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624020F2"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proofErr w:type="gramStart"/>
      <w:r w:rsidR="000965BE" w:rsidRPr="00621204">
        <w:rPr>
          <w:vertAlign w:val="superscript"/>
          <w:lang w:val="en-GB"/>
        </w:rPr>
        <w:t>1</w:t>
      </w:r>
      <w:r w:rsidR="00C75D3A">
        <w:rPr>
          <w:vertAlign w:val="superscript"/>
          <w:lang w:val="en-GB"/>
        </w:rPr>
        <w:t>,</w:t>
      </w:r>
      <w:r w:rsidR="009148E2">
        <w:rPr>
          <w:vertAlign w:val="superscript"/>
          <w:lang w:val="en-GB"/>
        </w:rPr>
        <w:t>*</w:t>
      </w:r>
      <w:proofErr w:type="gramEnd"/>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proofErr w:type="gramStart"/>
      <w:r w:rsidR="008E399F" w:rsidRPr="00621204">
        <w:rPr>
          <w:lang w:val="en-GB"/>
        </w:rPr>
        <w:t>Cardiff</w:t>
      </w:r>
      <w:proofErr w:type="gramEnd"/>
      <w:r w:rsidR="008E399F" w:rsidRPr="00621204">
        <w:rPr>
          <w:lang w:val="en-GB"/>
        </w:rPr>
        <w:t xml:space="preserve">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and Google Scholar databases yielded 3</w:t>
      </w:r>
      <w:r w:rsidR="0095269D" w:rsidRPr="005A63CA">
        <w:t>4</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5A63CA">
        <w:rPr>
          <w:lang w:val="en-GB"/>
        </w:rPr>
        <w:t>scoliometers</w:t>
      </w:r>
      <w:proofErr w:type="spellEnd"/>
      <w:r w:rsidRPr="005A63CA">
        <w:rPr>
          <w:lang w:val="en-GB"/>
        </w:rPr>
        <w:t xml:space="preserve">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w:t>
      </w:r>
      <w:proofErr w:type="spellStart"/>
      <w:r w:rsidRPr="005A63CA">
        <w:rPr>
          <w:lang w:val="en-GB"/>
        </w:rPr>
        <w:t>Moire</w:t>
      </w:r>
      <w:proofErr w:type="spellEnd"/>
      <w:r w:rsidRPr="005A63CA">
        <w:rPr>
          <w:lang w:val="en-GB"/>
        </w:rPr>
        <w:t xml:space="preserv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238956FE"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7D5561" w:rsidRPr="007D5561">
        <w:rPr>
          <w:color w:val="FF0000"/>
          <w:lang w:val="en-GB"/>
        </w:rPr>
        <w:t>6</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 xml:space="preserve">Search </w:t>
      </w:r>
      <w:commentRangeStart w:id="1"/>
      <w:r w:rsidR="00735236" w:rsidRPr="00621204">
        <w:rPr>
          <w:noProof w:val="0"/>
          <w:lang w:val="en-GB"/>
        </w:rPr>
        <w:t>Strategy</w:t>
      </w:r>
      <w:commentRangeEnd w:id="1"/>
      <w:r w:rsidR="00AB256C">
        <w:rPr>
          <w:rStyle w:val="CommentReference"/>
          <w:rFonts w:eastAsia="SimSun"/>
          <w:i w:val="0"/>
          <w:noProof w:val="0"/>
          <w:snapToGrid/>
          <w:lang w:val="en-GB" w:eastAsia="zh-CN" w:bidi="ar-SA"/>
        </w:rPr>
        <w:commentReference w:id="1"/>
      </w:r>
    </w:p>
    <w:p w14:paraId="7FF33508" w14:textId="60CF71BA" w:rsidR="00E40AD3" w:rsidRPr="00621204" w:rsidRDefault="00725A06" w:rsidP="00C32383">
      <w:pPr>
        <w:pStyle w:val="MDPI31text"/>
        <w:rPr>
          <w:lang w:val="en-GB"/>
        </w:rPr>
      </w:pPr>
      <w:r w:rsidRPr="00621204">
        <w:rPr>
          <w:lang w:val="en-GB"/>
        </w:rPr>
        <w:t xml:space="preserve">A comprehensive search was conducted across several academic databases, including Google Scholar, IEEE Xplore, and MDPI, </w:t>
      </w:r>
      <w:r w:rsidR="00DC5165">
        <w:rPr>
          <w:lang w:val="en-GB"/>
        </w:rPr>
        <w:t xml:space="preserve">with </w:t>
      </w:r>
      <w:r w:rsidR="000907CE">
        <w:rPr>
          <w:color w:val="FF0000"/>
          <w:lang w:val="en-GB"/>
        </w:rPr>
        <w:t xml:space="preserve">an aim to </w:t>
      </w:r>
      <w:r w:rsidR="00DC5165">
        <w:rPr>
          <w:color w:val="FF0000"/>
          <w:lang w:val="en-GB"/>
        </w:rPr>
        <w:t xml:space="preserve">find the </w:t>
      </w:r>
      <w:r w:rsidRPr="00621204">
        <w:rPr>
          <w:lang w:val="en-GB"/>
        </w:rPr>
        <w:t>relevant articles</w:t>
      </w:r>
      <w:r w:rsidR="00DC5165">
        <w:rPr>
          <w:lang w:val="en-GB"/>
        </w:rPr>
        <w:t xml:space="preserve"> </w:t>
      </w:r>
      <w:r w:rsidR="00DC5165" w:rsidRPr="00DC5165">
        <w:rPr>
          <w:color w:val="FF0000"/>
          <w:lang w:val="en-GB"/>
        </w:rPr>
        <w:t>for this review</w:t>
      </w:r>
      <w:r w:rsidRPr="00621204">
        <w:rPr>
          <w:lang w:val="en-GB"/>
        </w:rPr>
        <w:t xml:space="preserve">. </w:t>
      </w:r>
      <w:r w:rsidR="00DC5165" w:rsidRPr="00DC5165">
        <w:rPr>
          <w:color w:val="FF0000"/>
          <w:lang w:val="en-GB"/>
        </w:rPr>
        <w:t>Furthermore</w:t>
      </w:r>
      <w:r w:rsidR="00DC5165">
        <w:rPr>
          <w:lang w:val="en-GB"/>
        </w:rPr>
        <w:t xml:space="preserve">, </w:t>
      </w:r>
      <w:r w:rsidRPr="00621204">
        <w:rPr>
          <w:lang w:val="en-GB"/>
        </w:rPr>
        <w:t xml:space="preserve">A predefined set of keywords and combinations thereof were used to refine the search, ensuring the retrieval of pertinent studies </w:t>
      </w:r>
      <w:r w:rsidRPr="00621204">
        <w:rPr>
          <w:lang w:val="en-GB"/>
        </w:rPr>
        <w:lastRenderedPageBreak/>
        <w:t xml:space="preserve">published in the last two decades. </w:t>
      </w:r>
      <w:r w:rsidR="00E64B8A">
        <w:rPr>
          <w:lang w:val="en-GB"/>
        </w:rPr>
        <w:t>These search terms</w:t>
      </w:r>
      <w:r w:rsidR="00DE1831">
        <w:rPr>
          <w:lang w:val="en-GB"/>
        </w:rPr>
        <w:t xml:space="preserve"> </w:t>
      </w:r>
      <w:r w:rsidR="00DE1831" w:rsidRPr="00DE1831">
        <w:rPr>
          <w:color w:val="FF0000"/>
          <w:lang w:val="en-GB"/>
        </w:rPr>
        <w:t>and phrases</w:t>
      </w:r>
      <w:r w:rsidR="00E64B8A">
        <w:rPr>
          <w:color w:val="FF0000"/>
          <w:lang w:val="en-GB"/>
        </w:rPr>
        <w:t xml:space="preserve"> focused topics regarding</w:t>
      </w:r>
      <w:r w:rsidR="00DE1831">
        <w:rPr>
          <w:color w:val="FF0000"/>
          <w:lang w:val="en-GB"/>
        </w:rPr>
        <w:t xml:space="preserve"> smart sensing </w:t>
      </w:r>
      <w:r w:rsidR="00AC37B8">
        <w:rPr>
          <w:color w:val="FF0000"/>
          <w:lang w:val="en-GB"/>
        </w:rPr>
        <w:t>chairs and sitting posture classification</w:t>
      </w:r>
      <w:r w:rsidR="00A5256C">
        <w:rPr>
          <w:color w:val="FF0000"/>
          <w:lang w:val="en-GB"/>
        </w:rPr>
        <w:t xml:space="preserve"> </w:t>
      </w:r>
      <w:r w:rsidR="001E570F">
        <w:rPr>
          <w:color w:val="FF0000"/>
          <w:lang w:val="en-GB"/>
        </w:rPr>
        <w:t>as shown in Table 2</w:t>
      </w:r>
      <w:r w:rsidR="007B1207">
        <w:rPr>
          <w:color w:val="FF0000"/>
          <w:lang w:val="en-GB"/>
        </w:rPr>
        <w:t xml:space="preserve">. Additionally, </w:t>
      </w:r>
      <w:r w:rsidR="000C45F6" w:rsidRPr="002F7C92">
        <w:rPr>
          <w:color w:val="FF0000"/>
          <w:lang w:val="en-GB"/>
        </w:rPr>
        <w:t xml:space="preserve">the phrases were combined with the “AND” </w:t>
      </w:r>
      <w:r w:rsidR="00066F2A" w:rsidRPr="002F7C92">
        <w:rPr>
          <w:color w:val="FF0000"/>
          <w:lang w:val="en-GB"/>
        </w:rPr>
        <w:t>and the “OR” conditions</w:t>
      </w:r>
      <w:r w:rsidR="007B1207">
        <w:rPr>
          <w:color w:val="FF0000"/>
          <w:lang w:val="en-GB"/>
        </w:rPr>
        <w:t xml:space="preserve"> </w:t>
      </w:r>
      <w:proofErr w:type="gramStart"/>
      <w:r w:rsidR="007B1207">
        <w:rPr>
          <w:color w:val="FF0000"/>
          <w:lang w:val="en-GB"/>
        </w:rPr>
        <w:t>i</w:t>
      </w:r>
      <w:r w:rsidR="007B1207" w:rsidRPr="007B1207">
        <w:rPr>
          <w:color w:val="FF0000"/>
          <w:lang w:val="en-GB"/>
        </w:rPr>
        <w:t>n order to</w:t>
      </w:r>
      <w:proofErr w:type="gramEnd"/>
      <w:r w:rsidR="007B1207" w:rsidRPr="007B1207">
        <w:rPr>
          <w:color w:val="FF0000"/>
          <w:lang w:val="en-GB"/>
        </w:rPr>
        <w:t xml:space="preserve"> </w:t>
      </w:r>
      <w:r w:rsidR="007C603A">
        <w:rPr>
          <w:color w:val="FF0000"/>
          <w:lang w:val="en-GB"/>
        </w:rPr>
        <w:t xml:space="preserve">optimize the </w:t>
      </w:r>
      <w:r w:rsidR="007B1207" w:rsidRPr="007B1207">
        <w:rPr>
          <w:color w:val="FF0000"/>
          <w:lang w:val="en-GB"/>
        </w:rPr>
        <w:t>database search</w:t>
      </w:r>
      <w:r w:rsidR="00EF5888">
        <w:rPr>
          <w:color w:val="FF0000"/>
          <w:lang w:val="en-GB"/>
        </w:rPr>
        <w:t>.</w:t>
      </w:r>
      <w:r w:rsidR="00C37623">
        <w:rPr>
          <w:color w:val="FF0000"/>
          <w:lang w:val="en-GB"/>
        </w:rPr>
        <w:t xml:space="preserve"> Here is the </w:t>
      </w:r>
      <w:r w:rsidR="00C32383">
        <w:rPr>
          <w:color w:val="FF0000"/>
          <w:lang w:val="en-GB"/>
        </w:rPr>
        <w:t xml:space="preserve">refined search term used to query the </w:t>
      </w:r>
      <w:r w:rsidR="007C603A">
        <w:rPr>
          <w:color w:val="FF0000"/>
          <w:lang w:val="en-GB"/>
        </w:rPr>
        <w:t xml:space="preserve">associated </w:t>
      </w:r>
      <w:r w:rsidR="00C32383">
        <w:rPr>
          <w:color w:val="FF0000"/>
          <w:lang w:val="en-GB"/>
        </w:rPr>
        <w:t xml:space="preserve">research databases: </w:t>
      </w:r>
      <w:r w:rsidR="00C32383" w:rsidRPr="00C32383">
        <w:rPr>
          <w:color w:val="FF0000"/>
          <w:lang w:val="en-GB"/>
        </w:rPr>
        <w:t>Smart Sensing Chair OR Sitting Posture Recognition</w:t>
      </w:r>
      <w:r w:rsidR="00C32383">
        <w:rPr>
          <w:color w:val="FF0000"/>
          <w:lang w:val="en-GB"/>
        </w:rPr>
        <w:t xml:space="preserve"> </w:t>
      </w:r>
      <w:r w:rsidR="00C32383" w:rsidRPr="00C32383">
        <w:rPr>
          <w:color w:val="FF0000"/>
          <w:lang w:val="en-GB"/>
        </w:rPr>
        <w:t>OR Posture Classification OR Sitting Posture Classification using Machine Learning</w:t>
      </w:r>
      <w:r w:rsidR="00C32383">
        <w:rPr>
          <w:color w:val="FF0000"/>
          <w:lang w:val="en-GB"/>
        </w:rPr>
        <w:t xml:space="preserve"> </w:t>
      </w:r>
      <w:r w:rsidR="00C32383" w:rsidRPr="00C32383">
        <w:rPr>
          <w:color w:val="FF0000"/>
          <w:lang w:val="en-GB"/>
        </w:rPr>
        <w:t>OR Sitting Posture Monitoring OR Sitting Posture Detection</w:t>
      </w:r>
      <w:r w:rsidR="00DC7561">
        <w:rPr>
          <w:color w:val="FF0000"/>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529606A9"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1C729A24" w:rsidR="00A759D5" w:rsidRDefault="00C85F92" w:rsidP="00903418">
      <w:pPr>
        <w:pStyle w:val="MDPI31text"/>
        <w:rPr>
          <w:lang w:val="en-GB"/>
        </w:rPr>
      </w:pPr>
      <w:r w:rsidRPr="00621204">
        <w:rPr>
          <w:lang w:val="en-GB"/>
        </w:rPr>
        <w:t>The initial screening was based on the relevance of the titles and abstracts to the research questions</w:t>
      </w:r>
      <w:r w:rsidR="006B6937">
        <w:rPr>
          <w:lang w:val="en-GB"/>
        </w:rPr>
        <w:t xml:space="preserve"> </w:t>
      </w:r>
      <w:r w:rsidR="006B6937">
        <w:rPr>
          <w:color w:val="FF0000"/>
          <w:lang w:val="en-GB"/>
        </w:rPr>
        <w:t>identified</w:t>
      </w:r>
      <w:r w:rsidRPr="00621204">
        <w:rPr>
          <w:lang w:val="en-GB"/>
        </w:rPr>
        <w:t>. Studies published within the last 20 years were considered, applying</w:t>
      </w:r>
      <w:r w:rsidR="008A5CF5">
        <w:rPr>
          <w:lang w:val="en-GB"/>
        </w:rPr>
        <w:t xml:space="preserve"> the</w:t>
      </w:r>
      <w:r w:rsidR="002B677C">
        <w:rPr>
          <w:lang w:val="en-GB"/>
        </w:rPr>
        <w:t xml:space="preserve"> </w:t>
      </w:r>
      <w:r w:rsidRPr="00621204">
        <w:rPr>
          <w:lang w:val="en-GB"/>
        </w:rPr>
        <w:t xml:space="preserve">exclusion </w:t>
      </w:r>
      <w:r w:rsidR="002B677C" w:rsidRPr="00621204">
        <w:rPr>
          <w:lang w:val="en-GB"/>
        </w:rPr>
        <w:t>criteria</w:t>
      </w:r>
      <w:r w:rsidRPr="00621204">
        <w:rPr>
          <w:lang w:val="en-GB"/>
        </w:rPr>
        <w:t xml:space="preserve"> to </w:t>
      </w:r>
      <w:r w:rsidR="002B677C">
        <w:rPr>
          <w:lang w:val="en-GB"/>
        </w:rPr>
        <w:t>ensure</w:t>
      </w:r>
      <w:r w:rsidR="007028A2">
        <w:rPr>
          <w:lang w:val="en-GB"/>
        </w:rPr>
        <w:t xml:space="preserve"> that only the relevant </w:t>
      </w:r>
      <w:r w:rsidRPr="00621204">
        <w:rPr>
          <w:lang w:val="en-GB"/>
        </w:rPr>
        <w:t xml:space="preserve">research </w:t>
      </w:r>
      <w:r w:rsidR="00813B7C">
        <w:rPr>
          <w:lang w:val="en-GB"/>
        </w:rPr>
        <w:t>studies</w:t>
      </w:r>
      <w:r w:rsidR="00391E6E">
        <w:rPr>
          <w:lang w:val="en-GB"/>
        </w:rPr>
        <w:t xml:space="preserve"> are</w:t>
      </w:r>
      <w:r w:rsidR="00813B7C">
        <w:rPr>
          <w:lang w:val="en-GB"/>
        </w:rPr>
        <w:t xml:space="preserve"> </w:t>
      </w:r>
      <w:r w:rsidR="007028A2">
        <w:rPr>
          <w:lang w:val="en-GB"/>
        </w:rPr>
        <w:t>included in this comprehensive review</w:t>
      </w:r>
      <w:r w:rsidRPr="00621204">
        <w:rPr>
          <w:lang w:val="en-GB"/>
        </w:rPr>
        <w:t>.</w:t>
      </w:r>
      <w:r w:rsidR="008A5CF5">
        <w:rPr>
          <w:lang w:val="en-GB"/>
        </w:rPr>
        <w:t xml:space="preserve"> </w:t>
      </w:r>
      <w:r w:rsidR="00CB3DE3" w:rsidRPr="006F4B33">
        <w:rPr>
          <w:color w:val="FF0000"/>
          <w:lang w:val="en-GB"/>
        </w:rPr>
        <w:t>The i</w:t>
      </w:r>
      <w:r w:rsidR="008A5CF5" w:rsidRPr="006F4B33">
        <w:rPr>
          <w:color w:val="FF0000"/>
          <w:lang w:val="en-GB"/>
        </w:rPr>
        <w:t xml:space="preserve">nitial </w:t>
      </w:r>
      <w:r w:rsidR="008956CE" w:rsidRPr="006F4B33">
        <w:rPr>
          <w:color w:val="FF0000"/>
          <w:lang w:val="en-GB"/>
        </w:rPr>
        <w:t xml:space="preserve">database search </w:t>
      </w:r>
      <w:r w:rsidR="00CB3DE3" w:rsidRPr="006F4B33">
        <w:rPr>
          <w:color w:val="FF0000"/>
          <w:lang w:val="en-GB"/>
        </w:rPr>
        <w:t>brought</w:t>
      </w:r>
      <w:r w:rsidR="008956CE" w:rsidRPr="006F4B33">
        <w:rPr>
          <w:color w:val="FF0000"/>
          <w:lang w:val="en-GB"/>
        </w:rPr>
        <w:t xml:space="preserve"> 253</w:t>
      </w:r>
      <w:r w:rsidR="002C211D" w:rsidRPr="006F4B33">
        <w:rPr>
          <w:color w:val="FF0000"/>
          <w:lang w:val="en-GB"/>
        </w:rPr>
        <w:t xml:space="preserve"> papers from MDPI, 2536 papers from IEEE, and 2930 papers from Google Scholar. </w:t>
      </w:r>
      <w:r w:rsidR="00CB3DE3" w:rsidRPr="006F4B33">
        <w:rPr>
          <w:color w:val="FF0000"/>
          <w:lang w:val="en-GB"/>
        </w:rPr>
        <w:t xml:space="preserve">In order to narrow down the relevant articles, </w:t>
      </w:r>
      <w:r w:rsidR="002A24DB" w:rsidRPr="006F4B33">
        <w:rPr>
          <w:color w:val="FF0000"/>
          <w:lang w:val="en-GB"/>
        </w:rPr>
        <w:t xml:space="preserve">a list of conditions </w:t>
      </w:r>
      <w:r w:rsidR="0070401C" w:rsidRPr="006F4B33">
        <w:rPr>
          <w:color w:val="FF0000"/>
          <w:lang w:val="en-GB"/>
        </w:rPr>
        <w:t>was</w:t>
      </w:r>
      <w:r w:rsidR="002A24DB" w:rsidRPr="006F4B33">
        <w:rPr>
          <w:color w:val="FF0000"/>
          <w:lang w:val="en-GB"/>
        </w:rPr>
        <w:t xml:space="preserve"> used to filter out the irrelevant studies</w:t>
      </w:r>
      <w:r w:rsidR="0070401C" w:rsidRPr="006F4B33">
        <w:rPr>
          <w:color w:val="FF0000"/>
          <w:lang w:val="en-GB"/>
        </w:rPr>
        <w:t xml:space="preserve"> which were </w:t>
      </w:r>
      <w:r w:rsidR="00597105">
        <w:rPr>
          <w:color w:val="FF0000"/>
          <w:lang w:val="en-GB"/>
        </w:rPr>
        <w:t>as follows:</w:t>
      </w:r>
      <w:r w:rsidR="0070401C" w:rsidRPr="006F4B33">
        <w:rPr>
          <w:color w:val="FF0000"/>
          <w:lang w:val="en-GB"/>
        </w:rPr>
        <w:t xml:space="preserve"> 1. </w:t>
      </w:r>
      <w:r w:rsidR="00B069E8" w:rsidRPr="006F4B33">
        <w:rPr>
          <w:color w:val="FF0000"/>
          <w:lang w:val="en-GB"/>
        </w:rPr>
        <w:t>Papers that are not related to sitting posture, 2.</w:t>
      </w:r>
      <w:r w:rsidR="00903418">
        <w:rPr>
          <w:color w:val="FF0000"/>
          <w:lang w:val="en-GB"/>
        </w:rPr>
        <w:t xml:space="preserve"> Papers that aren’t related to the prediction of sitting postures, 3. </w:t>
      </w:r>
      <w:r w:rsidR="00B069E8" w:rsidRPr="006F4B33">
        <w:rPr>
          <w:color w:val="FF0000"/>
          <w:lang w:val="en-GB"/>
        </w:rPr>
        <w:t xml:space="preserve">Papers that are based on wearable technology, and </w:t>
      </w:r>
      <w:r w:rsidR="00903418">
        <w:rPr>
          <w:color w:val="FF0000"/>
          <w:lang w:val="en-GB"/>
        </w:rPr>
        <w:t>4</w:t>
      </w:r>
      <w:r w:rsidR="00B069E8" w:rsidRPr="006F4B33">
        <w:rPr>
          <w:color w:val="FF0000"/>
          <w:lang w:val="en-GB"/>
        </w:rPr>
        <w:t>. Papers tha</w:t>
      </w:r>
      <w:r w:rsidR="006F4B33" w:rsidRPr="006F4B33">
        <w:rPr>
          <w:color w:val="FF0000"/>
          <w:lang w:val="en-GB"/>
        </w:rPr>
        <w:t>t don't contain 1 or more of the search keywords specified.</w:t>
      </w:r>
      <w:r w:rsidR="00903418">
        <w:rPr>
          <w:lang w:val="en-GB"/>
        </w:rPr>
        <w:t xml:space="preserve"> </w:t>
      </w:r>
      <w:r w:rsidR="006730EF" w:rsidRPr="006730EF">
        <w:rPr>
          <w:color w:val="FF0000"/>
          <w:lang w:val="en-GB"/>
        </w:rPr>
        <w:t>Overall,</w:t>
      </w:r>
      <w:r w:rsidR="006730EF">
        <w:rPr>
          <w:lang w:val="en-GB"/>
        </w:rPr>
        <w:t xml:space="preserve"> </w:t>
      </w:r>
      <w:r w:rsidR="006730EF" w:rsidRPr="0032737B">
        <w:rPr>
          <w:highlight w:val="yellow"/>
          <w:lang w:val="en-GB"/>
        </w:rPr>
        <w:t>the</w:t>
      </w:r>
      <w:r w:rsidRPr="0032737B">
        <w:rPr>
          <w:highlight w:val="yellow"/>
          <w:lang w:val="en-GB"/>
        </w:rPr>
        <w:t xml:space="preserve"> selection process, illustrated in Figure </w:t>
      </w:r>
      <w:r w:rsidR="00974CCA" w:rsidRPr="0032737B">
        <w:rPr>
          <w:highlight w:val="yellow"/>
          <w:lang w:val="en-GB"/>
        </w:rPr>
        <w:t>1</w:t>
      </w:r>
      <w:r w:rsidRPr="0032737B">
        <w:rPr>
          <w:highlight w:val="yellow"/>
          <w:lang w:val="en-GB"/>
        </w:rPr>
        <w:t>, resulted in a total of 3</w:t>
      </w:r>
      <w:r w:rsidR="007A361B" w:rsidRPr="0032737B">
        <w:rPr>
          <w:highlight w:val="yellow"/>
          <w:lang w:val="en-GB"/>
        </w:rPr>
        <w:t>4</w:t>
      </w:r>
      <w:r w:rsidRPr="0032737B">
        <w:rPr>
          <w:highlight w:val="yellow"/>
          <w:lang w:val="en-GB"/>
        </w:rPr>
        <w:t xml:space="preserve"> pertinent papers.</w:t>
      </w:r>
    </w:p>
    <w:p w14:paraId="0D8FA185" w14:textId="77777777" w:rsidR="008A5CF5" w:rsidRDefault="008A5CF5" w:rsidP="00C85F92">
      <w:pPr>
        <w:pStyle w:val="MDPI31text"/>
        <w:rPr>
          <w:lang w:val="en-GB"/>
        </w:rPr>
      </w:pPr>
    </w:p>
    <w:p w14:paraId="35C4441C" w14:textId="77777777" w:rsidR="007028A2" w:rsidRDefault="007028A2" w:rsidP="00C85F92">
      <w:pPr>
        <w:pStyle w:val="MDPI31text"/>
        <w:rPr>
          <w:lang w:val="en-GB"/>
        </w:rPr>
      </w:pPr>
    </w:p>
    <w:p w14:paraId="0A49845D" w14:textId="77777777" w:rsidR="002B677C" w:rsidRPr="00621204" w:rsidRDefault="002B677C" w:rsidP="00C85F92">
      <w:pPr>
        <w:pStyle w:val="MDPI31text"/>
        <w:rPr>
          <w:lang w:val="en-GB"/>
        </w:rPr>
      </w:pPr>
    </w:p>
    <w:p w14:paraId="7FCAE6B3" w14:textId="77777777" w:rsidR="006B5040" w:rsidRDefault="006B5040" w:rsidP="00A759D5">
      <w:pPr>
        <w:pStyle w:val="MDPI52figure"/>
        <w:rPr>
          <w:noProof/>
        </w:rPr>
      </w:pPr>
    </w:p>
    <w:p w14:paraId="74479C04" w14:textId="78B9825B" w:rsidR="00A759D5" w:rsidRPr="00621204" w:rsidRDefault="006B5040" w:rsidP="00A759D5">
      <w:pPr>
        <w:pStyle w:val="MDPI52figure"/>
        <w:rPr>
          <w:lang w:val="en-GB"/>
        </w:rPr>
      </w:pPr>
      <w:r>
        <w:rPr>
          <w:noProof/>
        </w:rPr>
        <w:lastRenderedPageBreak/>
        <w:drawing>
          <wp:inline distT="0" distB="0" distL="0" distR="0" wp14:anchorId="1AE06369" wp14:editId="67A1D259">
            <wp:extent cx="5676579" cy="4323715"/>
            <wp:effectExtent l="19050" t="19050" r="635" b="635"/>
            <wp:docPr id="152016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a:extLst>
                        <a:ext uri="{28A0092B-C50C-407E-A947-70E740481C1C}">
                          <a14:useLocalDpi xmlns:a14="http://schemas.microsoft.com/office/drawing/2010/main" val="0"/>
                        </a:ext>
                      </a:extLst>
                    </a:blip>
                    <a:srcRect l="-3392" t="-4338" r="-3037" b="-5078"/>
                    <a:stretch/>
                  </pic:blipFill>
                  <pic:spPr bwMode="auto">
                    <a:xfrm>
                      <a:off x="0" y="0"/>
                      <a:ext cx="5681207" cy="432724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Default="00A759D5" w:rsidP="009B033E">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029DAB34"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009B73F0">
        <w:rPr>
          <w:noProof w:val="0"/>
          <w:lang w:val="en-GB"/>
        </w:rPr>
        <w:t>n</w:t>
      </w:r>
    </w:p>
    <w:p w14:paraId="2F4E72F8" w14:textId="59F88AC4" w:rsidR="005E1351" w:rsidRDefault="007614A5" w:rsidP="005E1351">
      <w:pPr>
        <w:pStyle w:val="MDPI31text"/>
        <w:rPr>
          <w:color w:val="FF0000"/>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 xml:space="preserve">that was captured while going through each research paper: </w:t>
      </w:r>
      <w:r w:rsidRPr="003B2F4C">
        <w:rPr>
          <w:color w:val="FF0000"/>
          <w:lang w:val="en-GB"/>
        </w:rPr>
        <w:t>Author,</w:t>
      </w:r>
      <w:r w:rsidR="00927228" w:rsidRPr="003B2F4C">
        <w:rPr>
          <w:color w:val="FF0000"/>
          <w:lang w:val="en-GB"/>
        </w:rPr>
        <w:t xml:space="preserve"> </w:t>
      </w:r>
      <w:r w:rsidRPr="003B2F4C">
        <w:rPr>
          <w:color w:val="FF0000"/>
          <w:lang w:val="en-GB"/>
        </w:rPr>
        <w:t>Sensors</w:t>
      </w:r>
      <w:r w:rsidR="003B2F4C" w:rsidRPr="003B2F4C">
        <w:rPr>
          <w:color w:val="FF0000"/>
          <w:lang w:val="en-GB"/>
        </w:rPr>
        <w:t xml:space="preserve"> Type</w:t>
      </w:r>
      <w:r w:rsidRPr="003B2F4C">
        <w:rPr>
          <w:color w:val="FF0000"/>
          <w:lang w:val="en-GB"/>
        </w:rPr>
        <w:t xml:space="preserve"> Used</w:t>
      </w:r>
      <w:r w:rsidR="003B2F4C" w:rsidRPr="003B2F4C">
        <w:rPr>
          <w:color w:val="FF0000"/>
          <w:lang w:val="en-GB"/>
        </w:rPr>
        <w:t xml:space="preserve">, </w:t>
      </w:r>
      <w:r w:rsidRPr="003B2F4C">
        <w:rPr>
          <w:color w:val="FF0000"/>
          <w:lang w:val="en-GB"/>
        </w:rPr>
        <w:t>Number of Postures Classified</w:t>
      </w:r>
      <w:r w:rsidR="00794948" w:rsidRPr="003B2F4C">
        <w:rPr>
          <w:color w:val="FF0000"/>
          <w:lang w:val="en-GB"/>
        </w:rPr>
        <w:t xml:space="preserve"> and</w:t>
      </w:r>
      <w:r w:rsidRPr="003B2F4C">
        <w:rPr>
          <w:color w:val="FF0000"/>
          <w:lang w:val="en-GB"/>
        </w:rPr>
        <w:t xml:space="preserve"> Recognized</w:t>
      </w:r>
      <w:r w:rsidR="00927228" w:rsidRPr="003B2F4C">
        <w:rPr>
          <w:color w:val="FF0000"/>
          <w:lang w:val="en-GB"/>
        </w:rPr>
        <w:t xml:space="preserve">, </w:t>
      </w:r>
      <w:r w:rsidRPr="003B2F4C">
        <w:rPr>
          <w:color w:val="FF0000"/>
          <w:lang w:val="en-GB"/>
        </w:rPr>
        <w:t xml:space="preserve">Postures Classification Method, Classification </w:t>
      </w:r>
      <w:r w:rsidR="003B2F4C" w:rsidRPr="003B2F4C">
        <w:rPr>
          <w:color w:val="FF0000"/>
          <w:lang w:val="en-GB"/>
        </w:rPr>
        <w:t>Accuracy, and the</w:t>
      </w:r>
      <w:r w:rsidRPr="003B2F4C">
        <w:rPr>
          <w:color w:val="FF0000"/>
          <w:lang w:val="en-GB"/>
        </w:rPr>
        <w:t xml:space="preserve"> User Feedback</w:t>
      </w:r>
      <w:r w:rsidR="00927228" w:rsidRPr="003B2F4C">
        <w:rPr>
          <w:color w:val="FF0000"/>
          <w:lang w:val="en-GB"/>
        </w:rPr>
        <w:t xml:space="preserve"> </w:t>
      </w:r>
      <w:r w:rsidR="003B2F4C" w:rsidRPr="003B2F4C">
        <w:rPr>
          <w:color w:val="FF0000"/>
          <w:lang w:val="en-GB"/>
        </w:rPr>
        <w:t>Mechanism</w:t>
      </w:r>
      <w:r w:rsidRPr="007614A5">
        <w:rPr>
          <w:lang w:val="en-GB"/>
        </w:rPr>
        <w:t>.</w:t>
      </w:r>
      <w:r w:rsidR="005E1351">
        <w:rPr>
          <w:lang w:val="en-GB"/>
        </w:rPr>
        <w:t xml:space="preserve"> </w:t>
      </w:r>
      <w:r w:rsidR="005E1351">
        <w:rPr>
          <w:color w:val="FF0000"/>
          <w:lang w:val="en-GB"/>
        </w:rPr>
        <w:t xml:space="preserve">The </w:t>
      </w:r>
      <w:r w:rsidR="00597105">
        <w:rPr>
          <w:color w:val="FF0000"/>
          <w:lang w:val="en-GB"/>
        </w:rPr>
        <w:t>T</w:t>
      </w:r>
      <w:r w:rsidR="005E1351">
        <w:rPr>
          <w:color w:val="FF0000"/>
          <w:lang w:val="en-GB"/>
        </w:rPr>
        <w:t xml:space="preserve">able </w:t>
      </w:r>
      <w:r w:rsidR="00B71EC1">
        <w:rPr>
          <w:color w:val="FF0000"/>
          <w:lang w:val="en-GB"/>
        </w:rPr>
        <w:t xml:space="preserve">3 </w:t>
      </w:r>
      <w:r w:rsidR="00597105">
        <w:rPr>
          <w:color w:val="FF0000"/>
          <w:lang w:val="en-GB"/>
        </w:rPr>
        <w:t xml:space="preserve">provides </w:t>
      </w:r>
      <w:r w:rsidR="005E1351">
        <w:rPr>
          <w:color w:val="FF0000"/>
          <w:lang w:val="en-GB"/>
        </w:rPr>
        <w:t xml:space="preserve">a summary of </w:t>
      </w:r>
      <w:r w:rsidR="008D20B4">
        <w:rPr>
          <w:color w:val="FF0000"/>
          <w:lang w:val="en-GB"/>
        </w:rPr>
        <w:t>all the</w:t>
      </w:r>
      <w:r w:rsidR="00FC2490">
        <w:rPr>
          <w:color w:val="FF0000"/>
          <w:lang w:val="en-GB"/>
        </w:rPr>
        <w:t xml:space="preserve"> research papers </w:t>
      </w:r>
      <w:r w:rsidR="00370858">
        <w:rPr>
          <w:color w:val="FF0000"/>
          <w:lang w:val="en-GB"/>
        </w:rPr>
        <w:t>shortlisted</w:t>
      </w:r>
      <w:r w:rsidR="00FC2490">
        <w:rPr>
          <w:color w:val="FF0000"/>
          <w:lang w:val="en-GB"/>
        </w:rPr>
        <w:t xml:space="preserve">. </w:t>
      </w:r>
    </w:p>
    <w:p w14:paraId="53555CFC" w14:textId="74390852" w:rsidR="006E30CB" w:rsidRDefault="006E30CB" w:rsidP="006E30CB">
      <w:pPr>
        <w:pStyle w:val="MDPI41tablecaption"/>
      </w:pPr>
      <w:r>
        <w:rPr>
          <w:b/>
        </w:rPr>
        <w:t xml:space="preserve">Table </w:t>
      </w:r>
      <w:r w:rsidR="00B71EC1">
        <w:rPr>
          <w:b/>
        </w:rPr>
        <w:t>3</w:t>
      </w:r>
      <w:r w:rsidRPr="00325902">
        <w:rPr>
          <w:b/>
        </w:rPr>
        <w:t>.</w:t>
      </w:r>
      <w:r w:rsidRPr="00325902">
        <w:t xml:space="preserve"> </w:t>
      </w:r>
      <w:r w:rsidR="00421B9C">
        <w:t xml:space="preserve">Summary of the short-listed </w:t>
      </w:r>
      <w:commentRangeStart w:id="2"/>
      <w:r w:rsidR="00421B9C">
        <w:t>papers</w:t>
      </w:r>
      <w:commentRangeEnd w:id="2"/>
      <w:r w:rsidR="00AB256C">
        <w:rPr>
          <w:rStyle w:val="CommentReference"/>
          <w:rFonts w:eastAsia="SimSun" w:cs="Times New Roman"/>
          <w:lang w:val="en-GB" w:eastAsia="zh-CN" w:bidi="ar-SA"/>
        </w:rPr>
        <w:commentReference w:id="2"/>
      </w:r>
    </w:p>
    <w:tbl>
      <w:tblPr>
        <w:tblW w:w="8583" w:type="dxa"/>
        <w:tblInd w:w="232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03"/>
        <w:gridCol w:w="1752"/>
        <w:gridCol w:w="1170"/>
        <w:gridCol w:w="2160"/>
        <w:gridCol w:w="990"/>
        <w:gridCol w:w="1908"/>
      </w:tblGrid>
      <w:tr w:rsidR="00E77DF9" w:rsidRPr="00EF08AF" w14:paraId="0611D86B" w14:textId="6F874A70" w:rsidTr="00D6714D">
        <w:trPr>
          <w:trHeight w:val="73"/>
        </w:trPr>
        <w:tc>
          <w:tcPr>
            <w:tcW w:w="603" w:type="dxa"/>
            <w:tcBorders>
              <w:bottom w:val="single" w:sz="4" w:space="0" w:color="auto"/>
            </w:tcBorders>
            <w:shd w:val="clear" w:color="auto" w:fill="auto"/>
            <w:vAlign w:val="center"/>
          </w:tcPr>
          <w:p w14:paraId="0CDD0B90" w14:textId="76C8F0AA" w:rsidR="00804934" w:rsidRPr="007F7C8C" w:rsidRDefault="00804934" w:rsidP="00634D43">
            <w:pPr>
              <w:pStyle w:val="MDPI42tablebody"/>
              <w:spacing w:line="240" w:lineRule="auto"/>
              <w:rPr>
                <w:b/>
                <w:snapToGrid/>
              </w:rPr>
            </w:pPr>
            <w:r>
              <w:rPr>
                <w:b/>
                <w:snapToGrid/>
              </w:rPr>
              <w:t>Study</w:t>
            </w:r>
          </w:p>
        </w:tc>
        <w:tc>
          <w:tcPr>
            <w:tcW w:w="1752" w:type="dxa"/>
            <w:tcBorders>
              <w:bottom w:val="single" w:sz="4" w:space="0" w:color="auto"/>
            </w:tcBorders>
            <w:shd w:val="clear" w:color="auto" w:fill="auto"/>
            <w:vAlign w:val="center"/>
          </w:tcPr>
          <w:p w14:paraId="171148E4" w14:textId="04E51D9A" w:rsidR="00804934" w:rsidRPr="007F7C8C" w:rsidRDefault="00804934" w:rsidP="00634D43">
            <w:pPr>
              <w:pStyle w:val="MDPI42tablebody"/>
              <w:spacing w:line="240" w:lineRule="auto"/>
              <w:rPr>
                <w:b/>
                <w:snapToGrid/>
              </w:rPr>
            </w:pPr>
            <w:r>
              <w:rPr>
                <w:b/>
                <w:snapToGrid/>
              </w:rPr>
              <w:t>Sensor</w:t>
            </w:r>
            <w:r w:rsidR="00AE18FA">
              <w:rPr>
                <w:b/>
                <w:snapToGrid/>
              </w:rPr>
              <w:t xml:space="preserve"> Type</w:t>
            </w:r>
          </w:p>
        </w:tc>
        <w:tc>
          <w:tcPr>
            <w:tcW w:w="1170" w:type="dxa"/>
            <w:tcBorders>
              <w:bottom w:val="single" w:sz="4" w:space="0" w:color="auto"/>
            </w:tcBorders>
            <w:shd w:val="clear" w:color="auto" w:fill="auto"/>
            <w:vAlign w:val="center"/>
          </w:tcPr>
          <w:p w14:paraId="0D260170" w14:textId="33D3A67D" w:rsidR="00804934" w:rsidRPr="007F7C8C" w:rsidRDefault="00804934" w:rsidP="00634D43">
            <w:pPr>
              <w:pStyle w:val="MDPI42tablebody"/>
              <w:spacing w:line="240" w:lineRule="auto"/>
              <w:rPr>
                <w:b/>
                <w:snapToGrid/>
              </w:rPr>
            </w:pPr>
            <w:r>
              <w:rPr>
                <w:b/>
                <w:snapToGrid/>
              </w:rPr>
              <w:t># of Postures</w:t>
            </w:r>
          </w:p>
        </w:tc>
        <w:tc>
          <w:tcPr>
            <w:tcW w:w="2160" w:type="dxa"/>
            <w:tcBorders>
              <w:bottom w:val="single" w:sz="4" w:space="0" w:color="auto"/>
            </w:tcBorders>
          </w:tcPr>
          <w:p w14:paraId="1C8C324C" w14:textId="05EE7F1B" w:rsidR="00804934" w:rsidRDefault="00E77DF9" w:rsidP="00634D43">
            <w:pPr>
              <w:pStyle w:val="MDPI42tablebody"/>
              <w:spacing w:line="240" w:lineRule="auto"/>
              <w:rPr>
                <w:b/>
                <w:snapToGrid/>
              </w:rPr>
            </w:pPr>
            <w:r>
              <w:rPr>
                <w:b/>
                <w:snapToGrid/>
              </w:rPr>
              <w:t xml:space="preserve">Classification </w:t>
            </w:r>
            <w:r w:rsidR="00E83D58">
              <w:rPr>
                <w:b/>
                <w:snapToGrid/>
              </w:rPr>
              <w:t>Method</w:t>
            </w:r>
          </w:p>
        </w:tc>
        <w:tc>
          <w:tcPr>
            <w:tcW w:w="990" w:type="dxa"/>
            <w:tcBorders>
              <w:bottom w:val="single" w:sz="4" w:space="0" w:color="auto"/>
            </w:tcBorders>
          </w:tcPr>
          <w:p w14:paraId="119A184D" w14:textId="0F251465" w:rsidR="00804934" w:rsidRDefault="00804934" w:rsidP="00634D43">
            <w:pPr>
              <w:pStyle w:val="MDPI42tablebody"/>
              <w:spacing w:line="240" w:lineRule="auto"/>
              <w:rPr>
                <w:b/>
                <w:snapToGrid/>
              </w:rPr>
            </w:pPr>
            <w:r>
              <w:rPr>
                <w:b/>
                <w:snapToGrid/>
              </w:rPr>
              <w:t>Accuracy</w:t>
            </w:r>
          </w:p>
        </w:tc>
        <w:tc>
          <w:tcPr>
            <w:tcW w:w="1908" w:type="dxa"/>
            <w:tcBorders>
              <w:bottom w:val="single" w:sz="4" w:space="0" w:color="auto"/>
            </w:tcBorders>
          </w:tcPr>
          <w:p w14:paraId="343F9D7B" w14:textId="40B89069" w:rsidR="00804934" w:rsidRDefault="00804934" w:rsidP="00634D43">
            <w:pPr>
              <w:pStyle w:val="MDPI42tablebody"/>
              <w:spacing w:line="240" w:lineRule="auto"/>
              <w:rPr>
                <w:b/>
                <w:snapToGrid/>
              </w:rPr>
            </w:pPr>
            <w:r>
              <w:rPr>
                <w:b/>
                <w:snapToGrid/>
              </w:rPr>
              <w:t>User Feedback</w:t>
            </w:r>
          </w:p>
        </w:tc>
      </w:tr>
      <w:tr w:rsidR="00E77DF9" w:rsidRPr="00EF08AF" w14:paraId="2B40F62B" w14:textId="078935A7" w:rsidTr="00D6714D">
        <w:trPr>
          <w:trHeight w:val="290"/>
        </w:trPr>
        <w:tc>
          <w:tcPr>
            <w:tcW w:w="603" w:type="dxa"/>
            <w:shd w:val="clear" w:color="auto" w:fill="auto"/>
            <w:vAlign w:val="center"/>
          </w:tcPr>
          <w:p w14:paraId="75A83338" w14:textId="3578EE02" w:rsidR="00804934" w:rsidRPr="00F220D4" w:rsidRDefault="00804934" w:rsidP="00634D43">
            <w:pPr>
              <w:pStyle w:val="MDPI42tablebody"/>
              <w:spacing w:line="240" w:lineRule="auto"/>
            </w:pPr>
            <w:r>
              <w:fldChar w:fldCharType="begin"/>
            </w:r>
            <w:r>
              <w:instrText xml:space="preserve"> ADDIN ZOTERO_ITEM CSL_CITATION {"citationID":"hA3z9vJC","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Pr="00556382">
              <w:t>[23]</w:t>
            </w:r>
            <w:r>
              <w:fldChar w:fldCharType="end"/>
            </w:r>
          </w:p>
        </w:tc>
        <w:tc>
          <w:tcPr>
            <w:tcW w:w="1752" w:type="dxa"/>
            <w:shd w:val="clear" w:color="auto" w:fill="auto"/>
            <w:vAlign w:val="center"/>
          </w:tcPr>
          <w:p w14:paraId="50C1EDF1" w14:textId="00D03448" w:rsidR="00804934" w:rsidRPr="00F220D4" w:rsidRDefault="00804934" w:rsidP="00634D43">
            <w:pPr>
              <w:pStyle w:val="MDPI42tablebody"/>
              <w:spacing w:line="240" w:lineRule="auto"/>
            </w:pPr>
            <w:r w:rsidRPr="00B42542">
              <w:t>Load Cell</w:t>
            </w:r>
          </w:p>
        </w:tc>
        <w:tc>
          <w:tcPr>
            <w:tcW w:w="1170" w:type="dxa"/>
            <w:shd w:val="clear" w:color="auto" w:fill="auto"/>
            <w:vAlign w:val="center"/>
          </w:tcPr>
          <w:p w14:paraId="3AD22778" w14:textId="06160DAE" w:rsidR="00804934" w:rsidRPr="00F220D4" w:rsidRDefault="00804934" w:rsidP="00634D43">
            <w:pPr>
              <w:pStyle w:val="MDPI42tablebody"/>
              <w:spacing w:line="240" w:lineRule="auto"/>
            </w:pPr>
            <w:r>
              <w:t>8</w:t>
            </w:r>
          </w:p>
        </w:tc>
        <w:tc>
          <w:tcPr>
            <w:tcW w:w="2160" w:type="dxa"/>
          </w:tcPr>
          <w:p w14:paraId="40CD086E" w14:textId="551B3293" w:rsidR="00804934" w:rsidRDefault="00560DD1" w:rsidP="00634D43">
            <w:pPr>
              <w:pStyle w:val="MDPI42tablebody"/>
              <w:spacing w:line="240" w:lineRule="auto"/>
            </w:pPr>
            <w:r>
              <w:t>KNN</w:t>
            </w:r>
          </w:p>
        </w:tc>
        <w:tc>
          <w:tcPr>
            <w:tcW w:w="990" w:type="dxa"/>
          </w:tcPr>
          <w:p w14:paraId="0858FDD8" w14:textId="49724BA6" w:rsidR="00804934" w:rsidRPr="00F220D4" w:rsidRDefault="00804934" w:rsidP="00634D43">
            <w:pPr>
              <w:pStyle w:val="MDPI42tablebody"/>
              <w:spacing w:line="240" w:lineRule="auto"/>
            </w:pPr>
            <w:r>
              <w:t>98.50%</w:t>
            </w:r>
          </w:p>
        </w:tc>
        <w:tc>
          <w:tcPr>
            <w:tcW w:w="1908" w:type="dxa"/>
          </w:tcPr>
          <w:p w14:paraId="35DC0376" w14:textId="1A61C5F5" w:rsidR="00804934" w:rsidRPr="00F220D4" w:rsidRDefault="00804934" w:rsidP="00634D43">
            <w:pPr>
              <w:pStyle w:val="MDPI42tablebody"/>
              <w:spacing w:line="240" w:lineRule="auto"/>
            </w:pPr>
            <w:r>
              <w:t>-</w:t>
            </w:r>
          </w:p>
        </w:tc>
      </w:tr>
      <w:tr w:rsidR="00E77DF9" w:rsidRPr="00EF08AF" w14:paraId="38DF10C4" w14:textId="547D9DC2" w:rsidTr="00D6714D">
        <w:trPr>
          <w:trHeight w:val="290"/>
        </w:trPr>
        <w:tc>
          <w:tcPr>
            <w:tcW w:w="603" w:type="dxa"/>
            <w:shd w:val="clear" w:color="auto" w:fill="auto"/>
            <w:vAlign w:val="center"/>
          </w:tcPr>
          <w:p w14:paraId="7630A5B6" w14:textId="3CCF92E9" w:rsidR="00804934" w:rsidRPr="00F220D4" w:rsidRDefault="00804934" w:rsidP="00634D43">
            <w:pPr>
              <w:pStyle w:val="MDPI42tablebody"/>
              <w:spacing w:line="240" w:lineRule="auto"/>
            </w:pPr>
            <w:r>
              <w:fldChar w:fldCharType="begin"/>
            </w:r>
            <w:r>
              <w:instrText xml:space="preserve"> ADDIN ZOTERO_ITEM CSL_CITATION {"citationID":"RrZYKsgR","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C45B54">
              <w:t>[24]</w:t>
            </w:r>
            <w:r>
              <w:fldChar w:fldCharType="end"/>
            </w:r>
          </w:p>
        </w:tc>
        <w:tc>
          <w:tcPr>
            <w:tcW w:w="1752" w:type="dxa"/>
            <w:shd w:val="clear" w:color="auto" w:fill="auto"/>
            <w:vAlign w:val="center"/>
          </w:tcPr>
          <w:p w14:paraId="43522C01" w14:textId="6DA02A13" w:rsidR="00804934" w:rsidRPr="00F220D4" w:rsidRDefault="00804934" w:rsidP="00634D43">
            <w:pPr>
              <w:pStyle w:val="MDPI42tablebody"/>
              <w:spacing w:line="240" w:lineRule="auto"/>
            </w:pPr>
            <w:r>
              <w:t>Pressure Sensor</w:t>
            </w:r>
          </w:p>
        </w:tc>
        <w:tc>
          <w:tcPr>
            <w:tcW w:w="1170" w:type="dxa"/>
            <w:shd w:val="clear" w:color="auto" w:fill="auto"/>
            <w:vAlign w:val="center"/>
          </w:tcPr>
          <w:p w14:paraId="426F09FD" w14:textId="3737D63A" w:rsidR="00804934" w:rsidRPr="00F220D4" w:rsidRDefault="00804934" w:rsidP="00634D43">
            <w:pPr>
              <w:pStyle w:val="MDPI42tablebody"/>
              <w:spacing w:line="240" w:lineRule="auto"/>
            </w:pPr>
            <w:r>
              <w:t>4</w:t>
            </w:r>
          </w:p>
        </w:tc>
        <w:tc>
          <w:tcPr>
            <w:tcW w:w="2160" w:type="dxa"/>
          </w:tcPr>
          <w:p w14:paraId="066BDDA0" w14:textId="2F89C109" w:rsidR="00804934" w:rsidRPr="00F220D4" w:rsidRDefault="00560DD1" w:rsidP="00634D43">
            <w:pPr>
              <w:pStyle w:val="MDPI42tablebody"/>
              <w:spacing w:line="240" w:lineRule="auto"/>
            </w:pPr>
            <w:proofErr w:type="spellStart"/>
            <w:r>
              <w:t>LightGBM</w:t>
            </w:r>
            <w:proofErr w:type="spellEnd"/>
          </w:p>
        </w:tc>
        <w:tc>
          <w:tcPr>
            <w:tcW w:w="990" w:type="dxa"/>
          </w:tcPr>
          <w:p w14:paraId="2D6D96B8" w14:textId="5F47AA7E" w:rsidR="00804934" w:rsidRPr="00F220D4" w:rsidRDefault="00560DD1" w:rsidP="00634D43">
            <w:pPr>
              <w:pStyle w:val="MDPI42tablebody"/>
              <w:spacing w:line="240" w:lineRule="auto"/>
            </w:pPr>
            <w:r>
              <w:t>99.03%</w:t>
            </w:r>
          </w:p>
        </w:tc>
        <w:tc>
          <w:tcPr>
            <w:tcW w:w="1908" w:type="dxa"/>
          </w:tcPr>
          <w:p w14:paraId="7219F7C9" w14:textId="09797AD4" w:rsidR="00804934" w:rsidRPr="00F220D4" w:rsidRDefault="008B7C55" w:rsidP="00634D43">
            <w:pPr>
              <w:pStyle w:val="MDPI42tablebody"/>
              <w:spacing w:line="240" w:lineRule="auto"/>
            </w:pPr>
            <w:r>
              <w:t>LCD Screen</w:t>
            </w:r>
          </w:p>
        </w:tc>
      </w:tr>
      <w:tr w:rsidR="00E77DF9" w:rsidRPr="00EF08AF" w14:paraId="2FA70807" w14:textId="77777777" w:rsidTr="00D6714D">
        <w:trPr>
          <w:trHeight w:val="290"/>
        </w:trPr>
        <w:tc>
          <w:tcPr>
            <w:tcW w:w="603" w:type="dxa"/>
            <w:shd w:val="clear" w:color="auto" w:fill="auto"/>
            <w:vAlign w:val="center"/>
          </w:tcPr>
          <w:p w14:paraId="17802512" w14:textId="24F7FCBD" w:rsidR="00804934" w:rsidRPr="00F220D4" w:rsidRDefault="008B7C55" w:rsidP="00634D43">
            <w:pPr>
              <w:pStyle w:val="MDPI42tablebody"/>
              <w:spacing w:line="240" w:lineRule="auto"/>
            </w:pPr>
            <w:r>
              <w:fldChar w:fldCharType="begin"/>
            </w:r>
            <w:r>
              <w:instrText xml:space="preserve"> ADDIN ZOTERO_ITEM CSL_CITATION {"citationID":"6iOYbkbT","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8B7C55">
              <w:t>[25]</w:t>
            </w:r>
            <w:r>
              <w:fldChar w:fldCharType="end"/>
            </w:r>
          </w:p>
        </w:tc>
        <w:tc>
          <w:tcPr>
            <w:tcW w:w="1752" w:type="dxa"/>
            <w:shd w:val="clear" w:color="auto" w:fill="auto"/>
            <w:vAlign w:val="center"/>
          </w:tcPr>
          <w:p w14:paraId="2A1AE5DA" w14:textId="014A42B6" w:rsidR="00804934" w:rsidRPr="00F220D4" w:rsidRDefault="008B7C55" w:rsidP="00634D43">
            <w:pPr>
              <w:pStyle w:val="MDPI42tablebody"/>
              <w:spacing w:line="240" w:lineRule="auto"/>
            </w:pPr>
            <w:r>
              <w:t>Pressure Sensor</w:t>
            </w:r>
          </w:p>
        </w:tc>
        <w:tc>
          <w:tcPr>
            <w:tcW w:w="1170" w:type="dxa"/>
            <w:shd w:val="clear" w:color="auto" w:fill="auto"/>
            <w:vAlign w:val="center"/>
          </w:tcPr>
          <w:p w14:paraId="64F0AC84" w14:textId="72E30D23" w:rsidR="00804934" w:rsidRPr="00F220D4" w:rsidRDefault="00392173" w:rsidP="00634D43">
            <w:pPr>
              <w:pStyle w:val="MDPI42tablebody"/>
              <w:spacing w:line="240" w:lineRule="auto"/>
            </w:pPr>
            <w:r>
              <w:t>8</w:t>
            </w:r>
          </w:p>
        </w:tc>
        <w:tc>
          <w:tcPr>
            <w:tcW w:w="2160" w:type="dxa"/>
          </w:tcPr>
          <w:p w14:paraId="7735382D" w14:textId="085B2D22" w:rsidR="00804934" w:rsidRPr="00F220D4" w:rsidRDefault="00392173" w:rsidP="00634D43">
            <w:pPr>
              <w:pStyle w:val="MDPI42tablebody"/>
              <w:spacing w:line="240" w:lineRule="auto"/>
            </w:pPr>
            <w:r>
              <w:t>ANN</w:t>
            </w:r>
          </w:p>
        </w:tc>
        <w:tc>
          <w:tcPr>
            <w:tcW w:w="990" w:type="dxa"/>
          </w:tcPr>
          <w:p w14:paraId="0017395F" w14:textId="1994A690" w:rsidR="00804934" w:rsidRPr="00F220D4" w:rsidRDefault="00392173" w:rsidP="00634D43">
            <w:pPr>
              <w:pStyle w:val="MDPI42tablebody"/>
              <w:spacing w:line="240" w:lineRule="auto"/>
            </w:pPr>
            <w:r>
              <w:t>92.20%</w:t>
            </w:r>
          </w:p>
        </w:tc>
        <w:tc>
          <w:tcPr>
            <w:tcW w:w="1908" w:type="dxa"/>
          </w:tcPr>
          <w:p w14:paraId="160096D4" w14:textId="76C6A465" w:rsidR="00804934" w:rsidRPr="00F220D4" w:rsidRDefault="00392173" w:rsidP="00634D43">
            <w:pPr>
              <w:pStyle w:val="MDPI42tablebody"/>
              <w:spacing w:line="240" w:lineRule="auto"/>
            </w:pPr>
            <w:r>
              <w:t>-</w:t>
            </w:r>
          </w:p>
        </w:tc>
      </w:tr>
      <w:tr w:rsidR="00392173" w:rsidRPr="00EF08AF" w14:paraId="5651BA05" w14:textId="77777777" w:rsidTr="00D6714D">
        <w:trPr>
          <w:trHeight w:val="290"/>
        </w:trPr>
        <w:tc>
          <w:tcPr>
            <w:tcW w:w="603" w:type="dxa"/>
            <w:shd w:val="clear" w:color="auto" w:fill="auto"/>
            <w:vAlign w:val="center"/>
          </w:tcPr>
          <w:p w14:paraId="14CAC7F7" w14:textId="3CAFE3CD" w:rsidR="00392173" w:rsidRDefault="00392173" w:rsidP="00634D43">
            <w:pPr>
              <w:pStyle w:val="MDPI42tablebody"/>
              <w:spacing w:line="240" w:lineRule="auto"/>
            </w:pPr>
            <w:r>
              <w:fldChar w:fldCharType="begin"/>
            </w:r>
            <w:r>
              <w:instrText xml:space="preserve"> ADDIN ZOTERO_ITEM CSL_CITATION {"citationID":"qWtjrJR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Pr="00392173">
              <w:t>[26]</w:t>
            </w:r>
            <w:r>
              <w:fldChar w:fldCharType="end"/>
            </w:r>
          </w:p>
        </w:tc>
        <w:tc>
          <w:tcPr>
            <w:tcW w:w="1752" w:type="dxa"/>
            <w:shd w:val="clear" w:color="auto" w:fill="auto"/>
            <w:vAlign w:val="center"/>
          </w:tcPr>
          <w:p w14:paraId="42661311" w14:textId="340B3E33" w:rsidR="00392173" w:rsidRDefault="00392173" w:rsidP="00634D43">
            <w:pPr>
              <w:pStyle w:val="MDPI42tablebody"/>
              <w:spacing w:line="240" w:lineRule="auto"/>
            </w:pPr>
            <w:r>
              <w:t>Pressure Sensor</w:t>
            </w:r>
          </w:p>
        </w:tc>
        <w:tc>
          <w:tcPr>
            <w:tcW w:w="1170" w:type="dxa"/>
            <w:shd w:val="clear" w:color="auto" w:fill="auto"/>
            <w:vAlign w:val="center"/>
          </w:tcPr>
          <w:p w14:paraId="60F63FD3" w14:textId="5757304E" w:rsidR="00392173" w:rsidRDefault="00AE18FA" w:rsidP="00634D43">
            <w:pPr>
              <w:pStyle w:val="MDPI42tablebody"/>
              <w:spacing w:line="240" w:lineRule="auto"/>
            </w:pPr>
            <w:r>
              <w:t>9</w:t>
            </w:r>
          </w:p>
        </w:tc>
        <w:tc>
          <w:tcPr>
            <w:tcW w:w="2160" w:type="dxa"/>
          </w:tcPr>
          <w:p w14:paraId="61FB7AE2" w14:textId="1853A404" w:rsidR="00392173" w:rsidRDefault="00AE18FA" w:rsidP="00634D43">
            <w:pPr>
              <w:pStyle w:val="MDPI42tablebody"/>
              <w:spacing w:line="240" w:lineRule="auto"/>
            </w:pPr>
            <w:r>
              <w:t>-</w:t>
            </w:r>
          </w:p>
        </w:tc>
        <w:tc>
          <w:tcPr>
            <w:tcW w:w="990" w:type="dxa"/>
          </w:tcPr>
          <w:p w14:paraId="07A62C43" w14:textId="5BC7EC9E" w:rsidR="00392173" w:rsidRDefault="00AE18FA" w:rsidP="00634D43">
            <w:pPr>
              <w:pStyle w:val="MDPI42tablebody"/>
              <w:spacing w:line="240" w:lineRule="auto"/>
            </w:pPr>
            <w:r>
              <w:t>-</w:t>
            </w:r>
          </w:p>
        </w:tc>
        <w:tc>
          <w:tcPr>
            <w:tcW w:w="1908" w:type="dxa"/>
          </w:tcPr>
          <w:p w14:paraId="0CFCB8FF" w14:textId="2E5E0591" w:rsidR="00392173" w:rsidRDefault="00392173" w:rsidP="00634D43">
            <w:pPr>
              <w:pStyle w:val="MDPI42tablebody"/>
              <w:spacing w:line="240" w:lineRule="auto"/>
            </w:pPr>
            <w:r>
              <w:t>-</w:t>
            </w:r>
          </w:p>
        </w:tc>
      </w:tr>
      <w:tr w:rsidR="00AE18FA" w:rsidRPr="00EF08AF" w14:paraId="75329D14" w14:textId="77777777" w:rsidTr="00D6714D">
        <w:trPr>
          <w:trHeight w:val="290"/>
        </w:trPr>
        <w:tc>
          <w:tcPr>
            <w:tcW w:w="603" w:type="dxa"/>
            <w:shd w:val="clear" w:color="auto" w:fill="auto"/>
            <w:vAlign w:val="center"/>
          </w:tcPr>
          <w:p w14:paraId="624C72EE" w14:textId="7F83DB49" w:rsidR="00AE18FA" w:rsidRDefault="00AE18FA" w:rsidP="00AE18FA">
            <w:pPr>
              <w:pStyle w:val="MDPI42tablebody"/>
              <w:spacing w:line="240" w:lineRule="auto"/>
            </w:pPr>
            <w:r>
              <w:fldChar w:fldCharType="begin"/>
            </w:r>
            <w:r>
              <w:instrText xml:space="preserve"> ADDIN ZOTERO_ITEM CSL_CITATION {"citationID":"R8lzsNjY","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AE18FA">
              <w:t>[27]</w:t>
            </w:r>
            <w:r>
              <w:fldChar w:fldCharType="end"/>
            </w:r>
          </w:p>
        </w:tc>
        <w:tc>
          <w:tcPr>
            <w:tcW w:w="1752" w:type="dxa"/>
            <w:shd w:val="clear" w:color="auto" w:fill="auto"/>
            <w:vAlign w:val="center"/>
          </w:tcPr>
          <w:p w14:paraId="29E21291" w14:textId="0F03578D" w:rsidR="00AE18FA" w:rsidRDefault="00AE18FA" w:rsidP="00AE18FA">
            <w:pPr>
              <w:pStyle w:val="MDPI42tablebody"/>
              <w:spacing w:line="240" w:lineRule="auto"/>
            </w:pPr>
            <w:r>
              <w:t>Pressure Sensor</w:t>
            </w:r>
          </w:p>
        </w:tc>
        <w:tc>
          <w:tcPr>
            <w:tcW w:w="1170" w:type="dxa"/>
            <w:shd w:val="clear" w:color="auto" w:fill="auto"/>
            <w:vAlign w:val="center"/>
          </w:tcPr>
          <w:p w14:paraId="60EF130D" w14:textId="0F4477FF" w:rsidR="00AE18FA" w:rsidRDefault="0033798B" w:rsidP="00AE18FA">
            <w:pPr>
              <w:pStyle w:val="MDPI42tablebody"/>
              <w:spacing w:line="240" w:lineRule="auto"/>
            </w:pPr>
            <w:r>
              <w:t>9</w:t>
            </w:r>
          </w:p>
        </w:tc>
        <w:tc>
          <w:tcPr>
            <w:tcW w:w="2160" w:type="dxa"/>
          </w:tcPr>
          <w:p w14:paraId="4EBAB369" w14:textId="2C568BF8" w:rsidR="00AE18FA" w:rsidRDefault="0033798B" w:rsidP="00AE18FA">
            <w:pPr>
              <w:pStyle w:val="MDPI42tablebody"/>
              <w:spacing w:line="240" w:lineRule="auto"/>
            </w:pPr>
            <w:r>
              <w:t>-</w:t>
            </w:r>
          </w:p>
        </w:tc>
        <w:tc>
          <w:tcPr>
            <w:tcW w:w="990" w:type="dxa"/>
          </w:tcPr>
          <w:p w14:paraId="6B81AD3E" w14:textId="573F240B" w:rsidR="00AE18FA" w:rsidRDefault="0033798B" w:rsidP="00AE18FA">
            <w:pPr>
              <w:pStyle w:val="MDPI42tablebody"/>
              <w:spacing w:line="240" w:lineRule="auto"/>
            </w:pPr>
            <w:r>
              <w:t>-</w:t>
            </w:r>
          </w:p>
        </w:tc>
        <w:tc>
          <w:tcPr>
            <w:tcW w:w="1908" w:type="dxa"/>
          </w:tcPr>
          <w:p w14:paraId="68E00527" w14:textId="2509E310" w:rsidR="00AE18FA" w:rsidRDefault="00352E94" w:rsidP="00AE18FA">
            <w:pPr>
              <w:pStyle w:val="MDPI42tablebody"/>
              <w:spacing w:line="240" w:lineRule="auto"/>
            </w:pPr>
            <w:r>
              <w:t>Mobile App</w:t>
            </w:r>
          </w:p>
        </w:tc>
      </w:tr>
      <w:tr w:rsidR="0033798B" w:rsidRPr="00EF08AF" w14:paraId="1DE8C2F1" w14:textId="77777777" w:rsidTr="00D6714D">
        <w:trPr>
          <w:trHeight w:val="290"/>
        </w:trPr>
        <w:tc>
          <w:tcPr>
            <w:tcW w:w="603" w:type="dxa"/>
            <w:shd w:val="clear" w:color="auto" w:fill="auto"/>
            <w:vAlign w:val="center"/>
          </w:tcPr>
          <w:p w14:paraId="2E860D3D" w14:textId="3680ED8D" w:rsidR="0033798B" w:rsidRDefault="0033798B" w:rsidP="00AE18FA">
            <w:pPr>
              <w:pStyle w:val="MDPI42tablebody"/>
              <w:spacing w:line="240" w:lineRule="auto"/>
            </w:pPr>
            <w:r>
              <w:fldChar w:fldCharType="begin"/>
            </w:r>
            <w:r>
              <w:instrText xml:space="preserve"> ADDIN ZOTERO_ITEM CSL_CITATION {"citationID":"PUUo7GLP","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33798B">
              <w:t>[28]</w:t>
            </w:r>
            <w:r>
              <w:fldChar w:fldCharType="end"/>
            </w:r>
          </w:p>
        </w:tc>
        <w:tc>
          <w:tcPr>
            <w:tcW w:w="1752" w:type="dxa"/>
            <w:shd w:val="clear" w:color="auto" w:fill="auto"/>
            <w:vAlign w:val="center"/>
          </w:tcPr>
          <w:p w14:paraId="67B6B63F" w14:textId="7047561C" w:rsidR="0033798B" w:rsidRDefault="0033798B" w:rsidP="00AE18FA">
            <w:pPr>
              <w:pStyle w:val="MDPI42tablebody"/>
              <w:spacing w:line="240" w:lineRule="auto"/>
            </w:pPr>
            <w:r>
              <w:t>Pressure Sensor</w:t>
            </w:r>
          </w:p>
        </w:tc>
        <w:tc>
          <w:tcPr>
            <w:tcW w:w="1170" w:type="dxa"/>
            <w:shd w:val="clear" w:color="auto" w:fill="auto"/>
            <w:vAlign w:val="center"/>
          </w:tcPr>
          <w:p w14:paraId="677A8DF7" w14:textId="7BBF6AFA" w:rsidR="0033798B" w:rsidRDefault="0033798B" w:rsidP="00AE18FA">
            <w:pPr>
              <w:pStyle w:val="MDPI42tablebody"/>
              <w:spacing w:line="240" w:lineRule="auto"/>
            </w:pPr>
            <w:r>
              <w:t>8</w:t>
            </w:r>
          </w:p>
        </w:tc>
        <w:tc>
          <w:tcPr>
            <w:tcW w:w="2160" w:type="dxa"/>
          </w:tcPr>
          <w:p w14:paraId="63A518F7" w14:textId="47183626" w:rsidR="0033798B" w:rsidRDefault="00352E94" w:rsidP="00AE18FA">
            <w:pPr>
              <w:pStyle w:val="MDPI42tablebody"/>
              <w:spacing w:line="240" w:lineRule="auto"/>
            </w:pPr>
            <w:r>
              <w:t>EMN</w:t>
            </w:r>
          </w:p>
        </w:tc>
        <w:tc>
          <w:tcPr>
            <w:tcW w:w="990" w:type="dxa"/>
          </w:tcPr>
          <w:p w14:paraId="4FBBAC92" w14:textId="3C378C69" w:rsidR="0033798B" w:rsidRDefault="00352E94" w:rsidP="00AE18FA">
            <w:pPr>
              <w:pStyle w:val="MDPI42tablebody"/>
              <w:spacing w:line="240" w:lineRule="auto"/>
            </w:pPr>
            <w:r>
              <w:t>91.68</w:t>
            </w:r>
            <w:r w:rsidR="00285DC1">
              <w:t>%</w:t>
            </w:r>
          </w:p>
        </w:tc>
        <w:tc>
          <w:tcPr>
            <w:tcW w:w="1908" w:type="dxa"/>
          </w:tcPr>
          <w:p w14:paraId="6DD84C01" w14:textId="232B55FC" w:rsidR="0033798B" w:rsidRDefault="00352E94" w:rsidP="00AE18FA">
            <w:pPr>
              <w:pStyle w:val="MDPI42tablebody"/>
              <w:spacing w:line="240" w:lineRule="auto"/>
            </w:pPr>
            <w:r>
              <w:t>Desktop App</w:t>
            </w:r>
          </w:p>
        </w:tc>
      </w:tr>
      <w:tr w:rsidR="00352E94" w:rsidRPr="00EF08AF" w14:paraId="2BDDFC3B" w14:textId="77777777" w:rsidTr="00D6714D">
        <w:trPr>
          <w:trHeight w:val="290"/>
        </w:trPr>
        <w:tc>
          <w:tcPr>
            <w:tcW w:w="603" w:type="dxa"/>
            <w:shd w:val="clear" w:color="auto" w:fill="auto"/>
            <w:vAlign w:val="center"/>
          </w:tcPr>
          <w:p w14:paraId="1A2CF696" w14:textId="3436E64E" w:rsidR="00352E94" w:rsidRPr="0036557C" w:rsidRDefault="00421E31" w:rsidP="00AE18FA">
            <w:pPr>
              <w:pStyle w:val="MDPI42tablebody"/>
              <w:spacing w:line="240" w:lineRule="auto"/>
              <w:rPr>
                <w:color w:val="FF0000"/>
              </w:rPr>
            </w:pPr>
            <w:r>
              <w:rPr>
                <w:color w:val="FF0000"/>
              </w:rPr>
              <w:fldChar w:fldCharType="begin"/>
            </w:r>
            <w:r w:rsidR="00140170">
              <w:rPr>
                <w:color w:val="FF0000"/>
              </w:rPr>
              <w:instrText xml:space="preserve"> ADDIN ZOTERO_ITEM CSL_CITATION {"citationID":"c8YO5eSg","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Pr>
                <w:color w:val="FF0000"/>
              </w:rPr>
              <w:fldChar w:fldCharType="separate"/>
            </w:r>
            <w:r w:rsidR="00140170" w:rsidRPr="00140170">
              <w:t>[29]</w:t>
            </w:r>
            <w:r>
              <w:rPr>
                <w:color w:val="FF0000"/>
              </w:rPr>
              <w:fldChar w:fldCharType="end"/>
            </w:r>
          </w:p>
        </w:tc>
        <w:tc>
          <w:tcPr>
            <w:tcW w:w="1752" w:type="dxa"/>
            <w:shd w:val="clear" w:color="auto" w:fill="auto"/>
            <w:vAlign w:val="center"/>
          </w:tcPr>
          <w:p w14:paraId="49FCA8D1" w14:textId="153B81D6" w:rsidR="00352E94" w:rsidRPr="0036557C" w:rsidRDefault="00C3174D" w:rsidP="00AE18FA">
            <w:pPr>
              <w:pStyle w:val="MDPI42tablebody"/>
              <w:spacing w:line="240" w:lineRule="auto"/>
              <w:rPr>
                <w:color w:val="FF0000"/>
              </w:rPr>
            </w:pPr>
            <w:r w:rsidRPr="0036557C">
              <w:rPr>
                <w:color w:val="FF0000"/>
              </w:rPr>
              <w:t>Pressure Sensor</w:t>
            </w:r>
          </w:p>
        </w:tc>
        <w:tc>
          <w:tcPr>
            <w:tcW w:w="1170" w:type="dxa"/>
            <w:shd w:val="clear" w:color="auto" w:fill="auto"/>
            <w:vAlign w:val="center"/>
          </w:tcPr>
          <w:p w14:paraId="7CE528F9" w14:textId="56BE3CEA" w:rsidR="00352E94" w:rsidRPr="0036557C" w:rsidRDefault="00285DC1" w:rsidP="00AE18FA">
            <w:pPr>
              <w:pStyle w:val="MDPI42tablebody"/>
              <w:spacing w:line="240" w:lineRule="auto"/>
              <w:rPr>
                <w:color w:val="FF0000"/>
              </w:rPr>
            </w:pPr>
            <w:r>
              <w:rPr>
                <w:color w:val="FF0000"/>
              </w:rPr>
              <w:t>12</w:t>
            </w:r>
          </w:p>
        </w:tc>
        <w:tc>
          <w:tcPr>
            <w:tcW w:w="2160" w:type="dxa"/>
            <w:vAlign w:val="center"/>
          </w:tcPr>
          <w:p w14:paraId="7E61CA7F" w14:textId="4171AAF2" w:rsidR="00352E94" w:rsidRPr="0036557C" w:rsidRDefault="00285DC1" w:rsidP="00571C08">
            <w:pPr>
              <w:pStyle w:val="MDPI42tablebody"/>
              <w:spacing w:line="240" w:lineRule="auto"/>
              <w:rPr>
                <w:color w:val="FF0000"/>
              </w:rPr>
            </w:pPr>
            <w:r>
              <w:rPr>
                <w:color w:val="FF0000"/>
              </w:rPr>
              <w:t>SVM</w:t>
            </w:r>
          </w:p>
        </w:tc>
        <w:tc>
          <w:tcPr>
            <w:tcW w:w="990" w:type="dxa"/>
            <w:vAlign w:val="center"/>
          </w:tcPr>
          <w:p w14:paraId="08A255AA" w14:textId="5F5ADF5B" w:rsidR="00352E94" w:rsidRPr="0036557C" w:rsidRDefault="00285DC1" w:rsidP="00571C08">
            <w:pPr>
              <w:pStyle w:val="MDPI42tablebody"/>
              <w:spacing w:line="240" w:lineRule="auto"/>
              <w:rPr>
                <w:color w:val="FF0000"/>
              </w:rPr>
            </w:pPr>
            <w:r>
              <w:rPr>
                <w:color w:val="FF0000"/>
              </w:rPr>
              <w:t>89.60%</w:t>
            </w:r>
          </w:p>
        </w:tc>
        <w:tc>
          <w:tcPr>
            <w:tcW w:w="1908" w:type="dxa"/>
            <w:vAlign w:val="center"/>
          </w:tcPr>
          <w:p w14:paraId="56BD010C" w14:textId="681B6BC7" w:rsidR="00352E94" w:rsidRPr="0036557C" w:rsidRDefault="00285DC1" w:rsidP="00571C08">
            <w:pPr>
              <w:pStyle w:val="MDPI42tablebody"/>
              <w:spacing w:line="240" w:lineRule="auto"/>
              <w:rPr>
                <w:color w:val="FF0000"/>
              </w:rPr>
            </w:pPr>
            <w:r>
              <w:rPr>
                <w:color w:val="FF0000"/>
              </w:rPr>
              <w:t>-</w:t>
            </w:r>
          </w:p>
        </w:tc>
      </w:tr>
      <w:tr w:rsidR="00571C08" w:rsidRPr="00EF08AF" w14:paraId="414D1E88" w14:textId="77777777" w:rsidTr="00D6714D">
        <w:trPr>
          <w:trHeight w:val="290"/>
        </w:trPr>
        <w:tc>
          <w:tcPr>
            <w:tcW w:w="603" w:type="dxa"/>
            <w:shd w:val="clear" w:color="auto" w:fill="auto"/>
            <w:vAlign w:val="center"/>
          </w:tcPr>
          <w:p w14:paraId="7275DEA0" w14:textId="2B2B6A81" w:rsidR="00571C08" w:rsidRDefault="00571C08" w:rsidP="00AE18FA">
            <w:pPr>
              <w:pStyle w:val="MDPI42tablebody"/>
              <w:spacing w:line="240" w:lineRule="auto"/>
            </w:pPr>
            <w:r>
              <w:fldChar w:fldCharType="begin"/>
            </w:r>
            <w:r w:rsidR="001A4B72">
              <w:instrText xml:space="preserve"> ADDIN ZOTERO_ITEM CSL_CITATION {"citationID":"32UW4Hsf","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1A4B72" w:rsidRPr="001A4B72">
              <w:t>[30]</w:t>
            </w:r>
            <w:r>
              <w:fldChar w:fldCharType="end"/>
            </w:r>
          </w:p>
        </w:tc>
        <w:tc>
          <w:tcPr>
            <w:tcW w:w="1752" w:type="dxa"/>
            <w:shd w:val="clear" w:color="auto" w:fill="auto"/>
            <w:vAlign w:val="center"/>
          </w:tcPr>
          <w:p w14:paraId="2EEA8C53" w14:textId="110BED74" w:rsidR="00571C08" w:rsidRDefault="00FF2EC9" w:rsidP="00AE18FA">
            <w:pPr>
              <w:pStyle w:val="MDPI42tablebody"/>
              <w:spacing w:line="240" w:lineRule="auto"/>
            </w:pPr>
            <w:r>
              <w:t>Pressure Sensor</w:t>
            </w:r>
          </w:p>
        </w:tc>
        <w:tc>
          <w:tcPr>
            <w:tcW w:w="1170" w:type="dxa"/>
            <w:shd w:val="clear" w:color="auto" w:fill="auto"/>
            <w:vAlign w:val="center"/>
          </w:tcPr>
          <w:p w14:paraId="77160AB7" w14:textId="1389C47A" w:rsidR="00571C08" w:rsidRDefault="00FF2EC9" w:rsidP="00AE18FA">
            <w:pPr>
              <w:pStyle w:val="MDPI42tablebody"/>
              <w:spacing w:line="240" w:lineRule="auto"/>
            </w:pPr>
            <w:r>
              <w:t>7</w:t>
            </w:r>
          </w:p>
        </w:tc>
        <w:tc>
          <w:tcPr>
            <w:tcW w:w="2160" w:type="dxa"/>
            <w:vAlign w:val="center"/>
          </w:tcPr>
          <w:p w14:paraId="23A60206" w14:textId="75272BA3" w:rsidR="00571C08" w:rsidRDefault="001A4B72" w:rsidP="00571C08">
            <w:pPr>
              <w:pStyle w:val="MDPI42tablebody"/>
              <w:spacing w:line="240" w:lineRule="auto"/>
            </w:pPr>
            <w:r>
              <w:t>ANN</w:t>
            </w:r>
          </w:p>
        </w:tc>
        <w:tc>
          <w:tcPr>
            <w:tcW w:w="990" w:type="dxa"/>
            <w:vAlign w:val="center"/>
          </w:tcPr>
          <w:p w14:paraId="32A85741" w14:textId="4EF79874" w:rsidR="00571C08" w:rsidRDefault="00983CE9" w:rsidP="00571C08">
            <w:pPr>
              <w:pStyle w:val="MDPI42tablebody"/>
              <w:spacing w:line="240" w:lineRule="auto"/>
            </w:pPr>
            <w:r>
              <w:t>97.07%</w:t>
            </w:r>
          </w:p>
        </w:tc>
        <w:tc>
          <w:tcPr>
            <w:tcW w:w="1908" w:type="dxa"/>
            <w:vAlign w:val="center"/>
          </w:tcPr>
          <w:p w14:paraId="7F281F7E" w14:textId="3EEAA69F" w:rsidR="00571C08" w:rsidRDefault="00983CE9" w:rsidP="00571C08">
            <w:pPr>
              <w:pStyle w:val="MDPI42tablebody"/>
              <w:spacing w:line="240" w:lineRule="auto"/>
            </w:pPr>
            <w:r>
              <w:t xml:space="preserve">Haptic </w:t>
            </w:r>
            <w:r w:rsidR="00D6714D">
              <w:t>Feedback</w:t>
            </w:r>
          </w:p>
        </w:tc>
      </w:tr>
      <w:tr w:rsidR="005C5387" w:rsidRPr="00EF08AF" w14:paraId="21CF837D" w14:textId="77777777" w:rsidTr="00D6714D">
        <w:trPr>
          <w:trHeight w:val="290"/>
        </w:trPr>
        <w:tc>
          <w:tcPr>
            <w:tcW w:w="603" w:type="dxa"/>
            <w:shd w:val="clear" w:color="auto" w:fill="auto"/>
            <w:vAlign w:val="center"/>
          </w:tcPr>
          <w:p w14:paraId="7B12E24E" w14:textId="6FE0DFB5" w:rsidR="005C5387" w:rsidRDefault="005C5387" w:rsidP="00AE18FA">
            <w:pPr>
              <w:pStyle w:val="MDPI42tablebody"/>
              <w:spacing w:line="240" w:lineRule="auto"/>
            </w:pPr>
            <w:r>
              <w:fldChar w:fldCharType="begin"/>
            </w:r>
            <w:r>
              <w:instrText xml:space="preserve"> ADDIN ZOTERO_ITEM CSL_CITATION {"citationID":"Adhllx8u","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Pr="005C5387">
              <w:t>[31]</w:t>
            </w:r>
            <w:r>
              <w:fldChar w:fldCharType="end"/>
            </w:r>
          </w:p>
        </w:tc>
        <w:tc>
          <w:tcPr>
            <w:tcW w:w="1752" w:type="dxa"/>
            <w:shd w:val="clear" w:color="auto" w:fill="auto"/>
            <w:vAlign w:val="center"/>
          </w:tcPr>
          <w:p w14:paraId="1E80C30C" w14:textId="4A6ED1FA" w:rsidR="005C5387" w:rsidRDefault="005C5387" w:rsidP="00AE18FA">
            <w:pPr>
              <w:pStyle w:val="MDPI42tablebody"/>
              <w:spacing w:line="240" w:lineRule="auto"/>
            </w:pPr>
            <w:r>
              <w:t>Load Cell</w:t>
            </w:r>
          </w:p>
        </w:tc>
        <w:tc>
          <w:tcPr>
            <w:tcW w:w="1170" w:type="dxa"/>
            <w:shd w:val="clear" w:color="auto" w:fill="auto"/>
            <w:vAlign w:val="center"/>
          </w:tcPr>
          <w:p w14:paraId="4CC76ED0" w14:textId="031D6656" w:rsidR="005C5387" w:rsidRDefault="00D1027E" w:rsidP="00AE18FA">
            <w:pPr>
              <w:pStyle w:val="MDPI42tablebody"/>
              <w:spacing w:line="240" w:lineRule="auto"/>
            </w:pPr>
            <w:r>
              <w:t>6</w:t>
            </w:r>
          </w:p>
        </w:tc>
        <w:tc>
          <w:tcPr>
            <w:tcW w:w="2160" w:type="dxa"/>
            <w:vAlign w:val="center"/>
          </w:tcPr>
          <w:p w14:paraId="19F2F808" w14:textId="5EC28616" w:rsidR="005C5387" w:rsidRDefault="005C5387" w:rsidP="00571C08">
            <w:pPr>
              <w:pStyle w:val="MDPI42tablebody"/>
              <w:spacing w:line="240" w:lineRule="auto"/>
            </w:pPr>
            <w:r>
              <w:t>SVM</w:t>
            </w:r>
          </w:p>
        </w:tc>
        <w:tc>
          <w:tcPr>
            <w:tcW w:w="990" w:type="dxa"/>
            <w:vAlign w:val="center"/>
          </w:tcPr>
          <w:p w14:paraId="192215EA" w14:textId="42F2395B" w:rsidR="005C5387" w:rsidRDefault="005C5387" w:rsidP="00571C08">
            <w:pPr>
              <w:pStyle w:val="MDPI42tablebody"/>
              <w:spacing w:line="240" w:lineRule="auto"/>
            </w:pPr>
            <w:r>
              <w:t>97.94%</w:t>
            </w:r>
          </w:p>
        </w:tc>
        <w:tc>
          <w:tcPr>
            <w:tcW w:w="1908" w:type="dxa"/>
            <w:vAlign w:val="center"/>
          </w:tcPr>
          <w:p w14:paraId="4BAF5EAA" w14:textId="19EBAAA4" w:rsidR="005C5387" w:rsidRDefault="00D1027E" w:rsidP="00571C08">
            <w:pPr>
              <w:pStyle w:val="MDPI42tablebody"/>
              <w:spacing w:line="240" w:lineRule="auto"/>
            </w:pPr>
            <w:r>
              <w:t>-</w:t>
            </w:r>
          </w:p>
        </w:tc>
      </w:tr>
      <w:tr w:rsidR="00D1027E" w:rsidRPr="00EF08AF" w14:paraId="4F019E3F" w14:textId="77777777" w:rsidTr="00D6714D">
        <w:trPr>
          <w:trHeight w:val="290"/>
        </w:trPr>
        <w:tc>
          <w:tcPr>
            <w:tcW w:w="603" w:type="dxa"/>
            <w:shd w:val="clear" w:color="auto" w:fill="auto"/>
            <w:vAlign w:val="center"/>
          </w:tcPr>
          <w:p w14:paraId="73F75DC5" w14:textId="7EFAC0A2" w:rsidR="00D1027E" w:rsidRDefault="001863F1" w:rsidP="00AE18FA">
            <w:pPr>
              <w:pStyle w:val="MDPI42tablebody"/>
              <w:spacing w:line="240" w:lineRule="auto"/>
            </w:pPr>
            <w:r>
              <w:lastRenderedPageBreak/>
              <w:fldChar w:fldCharType="begin"/>
            </w:r>
            <w:r>
              <w:instrText xml:space="preserve"> ADDIN ZOTERO_ITEM CSL_CITATION {"citationID":"kgtnNoj3","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1863F1">
              <w:t>[32]</w:t>
            </w:r>
            <w:r>
              <w:fldChar w:fldCharType="end"/>
            </w:r>
          </w:p>
        </w:tc>
        <w:tc>
          <w:tcPr>
            <w:tcW w:w="1752" w:type="dxa"/>
            <w:shd w:val="clear" w:color="auto" w:fill="auto"/>
            <w:vAlign w:val="center"/>
          </w:tcPr>
          <w:p w14:paraId="73D540FB" w14:textId="2EA93DA4" w:rsidR="00D1027E" w:rsidRDefault="00354A66" w:rsidP="00AE18FA">
            <w:pPr>
              <w:pStyle w:val="MDPI42tablebody"/>
              <w:spacing w:line="240" w:lineRule="auto"/>
            </w:pPr>
            <w:r>
              <w:t>Pressure Sensor</w:t>
            </w:r>
          </w:p>
        </w:tc>
        <w:tc>
          <w:tcPr>
            <w:tcW w:w="1170" w:type="dxa"/>
            <w:shd w:val="clear" w:color="auto" w:fill="auto"/>
            <w:vAlign w:val="center"/>
          </w:tcPr>
          <w:p w14:paraId="572AC51C" w14:textId="2DAE8B7B" w:rsidR="00D1027E" w:rsidRDefault="00354A66" w:rsidP="00AE18FA">
            <w:pPr>
              <w:pStyle w:val="MDPI42tablebody"/>
              <w:spacing w:line="240" w:lineRule="auto"/>
            </w:pPr>
            <w:r>
              <w:t>7</w:t>
            </w:r>
          </w:p>
        </w:tc>
        <w:tc>
          <w:tcPr>
            <w:tcW w:w="2160" w:type="dxa"/>
            <w:vAlign w:val="center"/>
          </w:tcPr>
          <w:p w14:paraId="1ED89A9E" w14:textId="1C29AB6D" w:rsidR="00D1027E" w:rsidRDefault="00354A66" w:rsidP="00571C08">
            <w:pPr>
              <w:pStyle w:val="MDPI42tablebody"/>
              <w:spacing w:line="240" w:lineRule="auto"/>
            </w:pPr>
            <w:r>
              <w:t>-</w:t>
            </w:r>
          </w:p>
        </w:tc>
        <w:tc>
          <w:tcPr>
            <w:tcW w:w="990" w:type="dxa"/>
            <w:vAlign w:val="center"/>
          </w:tcPr>
          <w:p w14:paraId="76B051E6" w14:textId="05A241DA" w:rsidR="00D1027E" w:rsidRDefault="00354A66" w:rsidP="00571C08">
            <w:pPr>
              <w:pStyle w:val="MDPI42tablebody"/>
              <w:spacing w:line="240" w:lineRule="auto"/>
            </w:pPr>
            <w:r>
              <w:t>-</w:t>
            </w:r>
          </w:p>
        </w:tc>
        <w:tc>
          <w:tcPr>
            <w:tcW w:w="1908" w:type="dxa"/>
            <w:vAlign w:val="center"/>
          </w:tcPr>
          <w:p w14:paraId="6542CEBA" w14:textId="72F933CF" w:rsidR="00D1027E" w:rsidRDefault="00354A66" w:rsidP="00571C08">
            <w:pPr>
              <w:pStyle w:val="MDPI42tablebody"/>
              <w:spacing w:line="240" w:lineRule="auto"/>
            </w:pPr>
            <w:r>
              <w:t>Desktop App</w:t>
            </w:r>
          </w:p>
        </w:tc>
      </w:tr>
      <w:tr w:rsidR="00354A66" w:rsidRPr="00EF08AF" w14:paraId="439348C3" w14:textId="77777777" w:rsidTr="00D6714D">
        <w:trPr>
          <w:trHeight w:val="290"/>
        </w:trPr>
        <w:tc>
          <w:tcPr>
            <w:tcW w:w="603" w:type="dxa"/>
            <w:shd w:val="clear" w:color="auto" w:fill="auto"/>
            <w:vAlign w:val="center"/>
          </w:tcPr>
          <w:p w14:paraId="78993357" w14:textId="2271B6AE" w:rsidR="00354A66" w:rsidRDefault="00354A66" w:rsidP="00AE18FA">
            <w:pPr>
              <w:pStyle w:val="MDPI42tablebody"/>
              <w:spacing w:line="240" w:lineRule="auto"/>
            </w:pPr>
            <w:r>
              <w:fldChar w:fldCharType="begin"/>
            </w:r>
            <w:r>
              <w:instrText xml:space="preserve"> ADDIN ZOTERO_ITEM CSL_CITATION {"citationID":"piNOdbgs","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Pr="00354A66">
              <w:t>[33]</w:t>
            </w:r>
            <w:r>
              <w:fldChar w:fldCharType="end"/>
            </w:r>
          </w:p>
        </w:tc>
        <w:tc>
          <w:tcPr>
            <w:tcW w:w="1752" w:type="dxa"/>
            <w:shd w:val="clear" w:color="auto" w:fill="auto"/>
            <w:vAlign w:val="center"/>
          </w:tcPr>
          <w:p w14:paraId="28539A8D" w14:textId="4B46389F" w:rsidR="00354A66" w:rsidRDefault="00202D86" w:rsidP="00AE18FA">
            <w:pPr>
              <w:pStyle w:val="MDPI42tablebody"/>
              <w:spacing w:line="240" w:lineRule="auto"/>
            </w:pPr>
            <w:r>
              <w:t>Camera</w:t>
            </w:r>
          </w:p>
        </w:tc>
        <w:tc>
          <w:tcPr>
            <w:tcW w:w="1170" w:type="dxa"/>
            <w:shd w:val="clear" w:color="auto" w:fill="auto"/>
            <w:vAlign w:val="center"/>
          </w:tcPr>
          <w:p w14:paraId="2A5CED10" w14:textId="1D548A37" w:rsidR="00354A66" w:rsidRDefault="002F20FE" w:rsidP="00AE18FA">
            <w:pPr>
              <w:pStyle w:val="MDPI42tablebody"/>
              <w:spacing w:line="240" w:lineRule="auto"/>
            </w:pPr>
            <w:r>
              <w:t>3</w:t>
            </w:r>
          </w:p>
        </w:tc>
        <w:tc>
          <w:tcPr>
            <w:tcW w:w="2160" w:type="dxa"/>
            <w:vAlign w:val="center"/>
          </w:tcPr>
          <w:p w14:paraId="49FF507C" w14:textId="390C0625" w:rsidR="00354A66" w:rsidRDefault="002F20FE" w:rsidP="00571C08">
            <w:pPr>
              <w:pStyle w:val="MDPI42tablebody"/>
              <w:spacing w:line="240" w:lineRule="auto"/>
            </w:pPr>
            <w:r>
              <w:t>RF</w:t>
            </w:r>
          </w:p>
        </w:tc>
        <w:tc>
          <w:tcPr>
            <w:tcW w:w="990" w:type="dxa"/>
            <w:vAlign w:val="center"/>
          </w:tcPr>
          <w:p w14:paraId="62BF7E6F" w14:textId="3602E969" w:rsidR="00354A66" w:rsidRDefault="002F20FE" w:rsidP="00571C08">
            <w:pPr>
              <w:pStyle w:val="MDPI42tablebody"/>
              <w:spacing w:line="240" w:lineRule="auto"/>
            </w:pPr>
            <w:r>
              <w:t>99.</w:t>
            </w:r>
            <w:r w:rsidR="00760AB0">
              <w:t>27</w:t>
            </w:r>
          </w:p>
        </w:tc>
        <w:tc>
          <w:tcPr>
            <w:tcW w:w="1908" w:type="dxa"/>
            <w:vAlign w:val="center"/>
          </w:tcPr>
          <w:p w14:paraId="67625CE9" w14:textId="28C12388" w:rsidR="00354A66" w:rsidRDefault="00760AB0" w:rsidP="00571C08">
            <w:pPr>
              <w:pStyle w:val="MDPI42tablebody"/>
              <w:spacing w:line="240" w:lineRule="auto"/>
            </w:pPr>
            <w:r>
              <w:t>-</w:t>
            </w:r>
          </w:p>
        </w:tc>
      </w:tr>
      <w:tr w:rsidR="00760AB0" w:rsidRPr="00EF08AF" w14:paraId="627ABDE5" w14:textId="77777777" w:rsidTr="00D6714D">
        <w:trPr>
          <w:trHeight w:val="290"/>
        </w:trPr>
        <w:tc>
          <w:tcPr>
            <w:tcW w:w="603" w:type="dxa"/>
            <w:shd w:val="clear" w:color="auto" w:fill="auto"/>
            <w:vAlign w:val="center"/>
          </w:tcPr>
          <w:p w14:paraId="43602EEE" w14:textId="27935815" w:rsidR="00760AB0" w:rsidRDefault="0083791F" w:rsidP="00AE18FA">
            <w:pPr>
              <w:pStyle w:val="MDPI42tablebody"/>
              <w:spacing w:line="240" w:lineRule="auto"/>
            </w:pPr>
            <w:r>
              <w:fldChar w:fldCharType="begin"/>
            </w:r>
            <w:r>
              <w:instrText xml:space="preserve"> ADDIN ZOTERO_ITEM CSL_CITATION {"citationID":"i1MBuKxt","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Pr="0083791F">
              <w:t>[34]</w:t>
            </w:r>
            <w:r>
              <w:fldChar w:fldCharType="end"/>
            </w:r>
          </w:p>
        </w:tc>
        <w:tc>
          <w:tcPr>
            <w:tcW w:w="1752" w:type="dxa"/>
            <w:shd w:val="clear" w:color="auto" w:fill="auto"/>
            <w:vAlign w:val="center"/>
          </w:tcPr>
          <w:p w14:paraId="5BF52698" w14:textId="1B3C67F2" w:rsidR="00760AB0" w:rsidRDefault="006907A9" w:rsidP="00AE18FA">
            <w:pPr>
              <w:pStyle w:val="MDPI42tablebody"/>
              <w:spacing w:line="240" w:lineRule="auto"/>
            </w:pPr>
            <w:r>
              <w:t>Flex Sensor</w:t>
            </w:r>
          </w:p>
        </w:tc>
        <w:tc>
          <w:tcPr>
            <w:tcW w:w="1170" w:type="dxa"/>
            <w:shd w:val="clear" w:color="auto" w:fill="auto"/>
            <w:vAlign w:val="center"/>
          </w:tcPr>
          <w:p w14:paraId="66D66FA8" w14:textId="776C7FC2" w:rsidR="00760AB0" w:rsidRDefault="006907A9" w:rsidP="00AE18FA">
            <w:pPr>
              <w:pStyle w:val="MDPI42tablebody"/>
              <w:spacing w:line="240" w:lineRule="auto"/>
            </w:pPr>
            <w:r>
              <w:t>7</w:t>
            </w:r>
          </w:p>
        </w:tc>
        <w:tc>
          <w:tcPr>
            <w:tcW w:w="2160" w:type="dxa"/>
            <w:vAlign w:val="center"/>
          </w:tcPr>
          <w:p w14:paraId="4B866316" w14:textId="2D75D6C8" w:rsidR="00760AB0" w:rsidRDefault="006907A9" w:rsidP="00571C08">
            <w:pPr>
              <w:pStyle w:val="MDPI42tablebody"/>
              <w:spacing w:line="240" w:lineRule="auto"/>
            </w:pPr>
            <w:r>
              <w:t>ANN</w:t>
            </w:r>
          </w:p>
        </w:tc>
        <w:tc>
          <w:tcPr>
            <w:tcW w:w="990" w:type="dxa"/>
            <w:vAlign w:val="center"/>
          </w:tcPr>
          <w:p w14:paraId="7D9421C6" w14:textId="11666660" w:rsidR="00760AB0" w:rsidRDefault="006907A9" w:rsidP="00571C08">
            <w:pPr>
              <w:pStyle w:val="MDPI42tablebody"/>
              <w:spacing w:line="240" w:lineRule="auto"/>
            </w:pPr>
            <w:r>
              <w:t>97.43</w:t>
            </w:r>
          </w:p>
        </w:tc>
        <w:tc>
          <w:tcPr>
            <w:tcW w:w="1908" w:type="dxa"/>
            <w:vAlign w:val="center"/>
          </w:tcPr>
          <w:p w14:paraId="36E0A084" w14:textId="207233B7" w:rsidR="00760AB0" w:rsidRDefault="006907A9" w:rsidP="00571C08">
            <w:pPr>
              <w:pStyle w:val="MDPI42tablebody"/>
              <w:spacing w:line="240" w:lineRule="auto"/>
            </w:pPr>
            <w:r>
              <w:t>-</w:t>
            </w:r>
          </w:p>
        </w:tc>
      </w:tr>
      <w:tr w:rsidR="006907A9" w:rsidRPr="00EF08AF" w14:paraId="66218AD9" w14:textId="77777777" w:rsidTr="00D6714D">
        <w:trPr>
          <w:trHeight w:val="290"/>
        </w:trPr>
        <w:tc>
          <w:tcPr>
            <w:tcW w:w="603" w:type="dxa"/>
            <w:shd w:val="clear" w:color="auto" w:fill="auto"/>
            <w:vAlign w:val="center"/>
          </w:tcPr>
          <w:p w14:paraId="6F12737C" w14:textId="16A4930F" w:rsidR="006907A9" w:rsidRDefault="006907A9" w:rsidP="00AE18FA">
            <w:pPr>
              <w:pStyle w:val="MDPI42tablebody"/>
              <w:spacing w:line="240" w:lineRule="auto"/>
            </w:pPr>
            <w:r>
              <w:fldChar w:fldCharType="begin"/>
            </w:r>
            <w:r w:rsidR="0051511F">
              <w:instrText xml:space="preserve"> ADDIN ZOTERO_ITEM CSL_CITATION {"citationID":"uHlGogAq","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51511F" w:rsidRPr="0051511F">
              <w:t>[35]</w:t>
            </w:r>
            <w:r>
              <w:fldChar w:fldCharType="end"/>
            </w:r>
          </w:p>
        </w:tc>
        <w:tc>
          <w:tcPr>
            <w:tcW w:w="1752" w:type="dxa"/>
            <w:shd w:val="clear" w:color="auto" w:fill="auto"/>
            <w:vAlign w:val="center"/>
          </w:tcPr>
          <w:p w14:paraId="31E561CC" w14:textId="24B5FC81" w:rsidR="006907A9" w:rsidRDefault="00CF6F77" w:rsidP="00AE18FA">
            <w:pPr>
              <w:pStyle w:val="MDPI42tablebody"/>
              <w:spacing w:line="240" w:lineRule="auto"/>
            </w:pPr>
            <w:r>
              <w:t>Pressure</w:t>
            </w:r>
            <w:r w:rsidR="0051511F">
              <w:t xml:space="preserve"> Sensor</w:t>
            </w:r>
            <w:r w:rsidR="00462A76">
              <w:t xml:space="preserve"> </w:t>
            </w:r>
            <w:r w:rsidR="0051511F">
              <w:t>&amp;</w:t>
            </w:r>
            <w:r w:rsidR="00462A76">
              <w:t xml:space="preserve"> </w:t>
            </w:r>
            <w:r>
              <w:t>Ultrasonic</w:t>
            </w:r>
            <w:r w:rsidR="00462A76">
              <w:t xml:space="preserve"> Sensor</w:t>
            </w:r>
          </w:p>
        </w:tc>
        <w:tc>
          <w:tcPr>
            <w:tcW w:w="1170" w:type="dxa"/>
            <w:shd w:val="clear" w:color="auto" w:fill="auto"/>
            <w:vAlign w:val="center"/>
          </w:tcPr>
          <w:p w14:paraId="47E58B6D" w14:textId="3FDD48BE" w:rsidR="006907A9" w:rsidRDefault="00462A76" w:rsidP="00AE18FA">
            <w:pPr>
              <w:pStyle w:val="MDPI42tablebody"/>
              <w:spacing w:line="240" w:lineRule="auto"/>
            </w:pPr>
            <w:r>
              <w:t>11</w:t>
            </w:r>
          </w:p>
        </w:tc>
        <w:tc>
          <w:tcPr>
            <w:tcW w:w="2160" w:type="dxa"/>
            <w:vAlign w:val="center"/>
          </w:tcPr>
          <w:p w14:paraId="4C22B6E7" w14:textId="1E294BCC" w:rsidR="006907A9" w:rsidRDefault="00462A76" w:rsidP="00571C08">
            <w:pPr>
              <w:pStyle w:val="MDPI42tablebody"/>
              <w:spacing w:line="240" w:lineRule="auto"/>
            </w:pPr>
            <w:r>
              <w:t>KNN</w:t>
            </w:r>
          </w:p>
        </w:tc>
        <w:tc>
          <w:tcPr>
            <w:tcW w:w="990" w:type="dxa"/>
            <w:vAlign w:val="center"/>
          </w:tcPr>
          <w:p w14:paraId="6ACFA1BE" w14:textId="676293EA" w:rsidR="006907A9" w:rsidRDefault="002D09F0" w:rsidP="00571C08">
            <w:pPr>
              <w:pStyle w:val="MDPI42tablebody"/>
              <w:spacing w:line="240" w:lineRule="auto"/>
            </w:pPr>
            <w:r>
              <w:t>92%</w:t>
            </w:r>
          </w:p>
        </w:tc>
        <w:tc>
          <w:tcPr>
            <w:tcW w:w="1908" w:type="dxa"/>
            <w:vAlign w:val="center"/>
          </w:tcPr>
          <w:p w14:paraId="3A7CF075" w14:textId="4BD1791C" w:rsidR="006907A9" w:rsidRDefault="002D09F0" w:rsidP="00571C08">
            <w:pPr>
              <w:pStyle w:val="MDPI42tablebody"/>
              <w:spacing w:line="240" w:lineRule="auto"/>
            </w:pPr>
            <w:r>
              <w:t>-</w:t>
            </w:r>
          </w:p>
        </w:tc>
      </w:tr>
      <w:tr w:rsidR="002D09F0" w:rsidRPr="00EF08AF" w14:paraId="0BC8BD5D" w14:textId="77777777" w:rsidTr="00D6714D">
        <w:trPr>
          <w:trHeight w:val="290"/>
        </w:trPr>
        <w:tc>
          <w:tcPr>
            <w:tcW w:w="603" w:type="dxa"/>
            <w:shd w:val="clear" w:color="auto" w:fill="auto"/>
            <w:vAlign w:val="center"/>
          </w:tcPr>
          <w:p w14:paraId="7BF3CEE9" w14:textId="634709DE" w:rsidR="002D09F0" w:rsidRDefault="002D09F0" w:rsidP="00AE18FA">
            <w:pPr>
              <w:pStyle w:val="MDPI42tablebody"/>
              <w:spacing w:line="240" w:lineRule="auto"/>
            </w:pPr>
            <w:r>
              <w:fldChar w:fldCharType="begin"/>
            </w:r>
            <w:r w:rsidR="00D014AD">
              <w:instrText xml:space="preserve"> ADDIN ZOTERO_ITEM CSL_CITATION {"citationID":"CRjbUP2a","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D014AD" w:rsidRPr="00D014AD">
              <w:t>[36]</w:t>
            </w:r>
            <w:r>
              <w:fldChar w:fldCharType="end"/>
            </w:r>
          </w:p>
        </w:tc>
        <w:tc>
          <w:tcPr>
            <w:tcW w:w="1752" w:type="dxa"/>
            <w:shd w:val="clear" w:color="auto" w:fill="auto"/>
            <w:vAlign w:val="center"/>
          </w:tcPr>
          <w:p w14:paraId="5355B3F5" w14:textId="22B9DCC9" w:rsidR="002D09F0" w:rsidRDefault="00D014AD" w:rsidP="00AE18FA">
            <w:pPr>
              <w:pStyle w:val="MDPI42tablebody"/>
              <w:spacing w:line="240" w:lineRule="auto"/>
            </w:pPr>
            <w:r>
              <w:t>Pressure Sensor</w:t>
            </w:r>
          </w:p>
        </w:tc>
        <w:tc>
          <w:tcPr>
            <w:tcW w:w="1170" w:type="dxa"/>
            <w:shd w:val="clear" w:color="auto" w:fill="auto"/>
            <w:vAlign w:val="center"/>
          </w:tcPr>
          <w:p w14:paraId="19E5ACD3" w14:textId="4F57D293" w:rsidR="002D09F0" w:rsidRDefault="00D014AD" w:rsidP="00AE18FA">
            <w:pPr>
              <w:pStyle w:val="MDPI42tablebody"/>
              <w:spacing w:line="240" w:lineRule="auto"/>
            </w:pPr>
            <w:r>
              <w:t>8</w:t>
            </w:r>
          </w:p>
        </w:tc>
        <w:tc>
          <w:tcPr>
            <w:tcW w:w="2160" w:type="dxa"/>
            <w:vAlign w:val="center"/>
          </w:tcPr>
          <w:p w14:paraId="1B23E6EF" w14:textId="5A48227F" w:rsidR="002D09F0" w:rsidRDefault="00D014AD" w:rsidP="00571C08">
            <w:pPr>
              <w:pStyle w:val="MDPI42tablebody"/>
              <w:spacing w:line="240" w:lineRule="auto"/>
            </w:pPr>
            <w:r>
              <w:t>ANN</w:t>
            </w:r>
          </w:p>
        </w:tc>
        <w:tc>
          <w:tcPr>
            <w:tcW w:w="990" w:type="dxa"/>
            <w:vAlign w:val="center"/>
          </w:tcPr>
          <w:p w14:paraId="4B5F0EDA" w14:textId="48636664" w:rsidR="002D09F0" w:rsidRDefault="00D014AD" w:rsidP="00571C08">
            <w:pPr>
              <w:pStyle w:val="MDPI42tablebody"/>
              <w:spacing w:line="240" w:lineRule="auto"/>
            </w:pPr>
            <w:r>
              <w:t>70%</w:t>
            </w:r>
          </w:p>
        </w:tc>
        <w:tc>
          <w:tcPr>
            <w:tcW w:w="1908" w:type="dxa"/>
            <w:vAlign w:val="center"/>
          </w:tcPr>
          <w:p w14:paraId="18C9AB99" w14:textId="06BF4FC9" w:rsidR="002D09F0" w:rsidRDefault="008A711E" w:rsidP="00571C08">
            <w:pPr>
              <w:pStyle w:val="MDPI42tablebody"/>
              <w:spacing w:line="240" w:lineRule="auto"/>
            </w:pPr>
            <w:r>
              <w:t>Mobile App</w:t>
            </w:r>
          </w:p>
        </w:tc>
      </w:tr>
      <w:tr w:rsidR="008A711E" w:rsidRPr="00EF08AF" w14:paraId="71F1E40F" w14:textId="77777777" w:rsidTr="00D6714D">
        <w:trPr>
          <w:trHeight w:val="290"/>
        </w:trPr>
        <w:tc>
          <w:tcPr>
            <w:tcW w:w="603" w:type="dxa"/>
            <w:shd w:val="clear" w:color="auto" w:fill="auto"/>
            <w:vAlign w:val="center"/>
          </w:tcPr>
          <w:p w14:paraId="512BECF1" w14:textId="33278968" w:rsidR="008A711E" w:rsidRDefault="008A711E" w:rsidP="00AE18FA">
            <w:pPr>
              <w:pStyle w:val="MDPI42tablebody"/>
              <w:spacing w:line="240" w:lineRule="auto"/>
            </w:pPr>
            <w:r>
              <w:fldChar w:fldCharType="begin"/>
            </w:r>
            <w:r>
              <w:instrText xml:space="preserve"> ADDIN ZOTERO_ITEM CSL_CITATION {"citationID":"fLET6i2t","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Pr="008A711E">
              <w:t>[37]</w:t>
            </w:r>
            <w:r>
              <w:fldChar w:fldCharType="end"/>
            </w:r>
          </w:p>
        </w:tc>
        <w:tc>
          <w:tcPr>
            <w:tcW w:w="1752" w:type="dxa"/>
            <w:shd w:val="clear" w:color="auto" w:fill="auto"/>
            <w:vAlign w:val="center"/>
          </w:tcPr>
          <w:p w14:paraId="1D2DB7D0" w14:textId="7685CD3E" w:rsidR="008A711E" w:rsidRDefault="008A711E" w:rsidP="00AE18FA">
            <w:pPr>
              <w:pStyle w:val="MDPI42tablebody"/>
              <w:spacing w:line="240" w:lineRule="auto"/>
            </w:pPr>
            <w:r>
              <w:t>Pressure Sensor</w:t>
            </w:r>
          </w:p>
        </w:tc>
        <w:tc>
          <w:tcPr>
            <w:tcW w:w="1170" w:type="dxa"/>
            <w:shd w:val="clear" w:color="auto" w:fill="auto"/>
            <w:vAlign w:val="center"/>
          </w:tcPr>
          <w:p w14:paraId="7DF16D5E" w14:textId="0B45ACAA" w:rsidR="008A711E" w:rsidRDefault="008A711E" w:rsidP="00AE18FA">
            <w:pPr>
              <w:pStyle w:val="MDPI42tablebody"/>
              <w:spacing w:line="240" w:lineRule="auto"/>
            </w:pPr>
            <w:r>
              <w:t>10</w:t>
            </w:r>
          </w:p>
        </w:tc>
        <w:tc>
          <w:tcPr>
            <w:tcW w:w="2160" w:type="dxa"/>
            <w:vAlign w:val="center"/>
          </w:tcPr>
          <w:p w14:paraId="31FDA1F1" w14:textId="441011FF" w:rsidR="008A711E" w:rsidRDefault="008A711E" w:rsidP="008A711E">
            <w:pPr>
              <w:pStyle w:val="MDPI42tablebody"/>
              <w:spacing w:line="240" w:lineRule="auto"/>
            </w:pPr>
            <w:proofErr w:type="spellStart"/>
            <w:r>
              <w:t>SimpleLogistic</w:t>
            </w:r>
            <w:proofErr w:type="spellEnd"/>
          </w:p>
        </w:tc>
        <w:tc>
          <w:tcPr>
            <w:tcW w:w="990" w:type="dxa"/>
            <w:vAlign w:val="center"/>
          </w:tcPr>
          <w:p w14:paraId="6A3A5884" w14:textId="39F87046" w:rsidR="008A711E" w:rsidRDefault="00A63AD4" w:rsidP="00571C08">
            <w:pPr>
              <w:pStyle w:val="MDPI42tablebody"/>
              <w:spacing w:line="240" w:lineRule="auto"/>
            </w:pPr>
            <w:r>
              <w:t>78%</w:t>
            </w:r>
          </w:p>
        </w:tc>
        <w:tc>
          <w:tcPr>
            <w:tcW w:w="1908" w:type="dxa"/>
            <w:vAlign w:val="center"/>
          </w:tcPr>
          <w:p w14:paraId="5B62A21C" w14:textId="0AF7F3CA" w:rsidR="008A711E" w:rsidRDefault="00A63AD4" w:rsidP="00571C08">
            <w:pPr>
              <w:pStyle w:val="MDPI42tablebody"/>
              <w:spacing w:line="240" w:lineRule="auto"/>
            </w:pPr>
            <w:r>
              <w:t>-</w:t>
            </w:r>
          </w:p>
        </w:tc>
      </w:tr>
      <w:tr w:rsidR="00A63AD4" w:rsidRPr="00EF08AF" w14:paraId="4B4EFD72" w14:textId="77777777" w:rsidTr="00D6714D">
        <w:trPr>
          <w:trHeight w:val="290"/>
        </w:trPr>
        <w:tc>
          <w:tcPr>
            <w:tcW w:w="603" w:type="dxa"/>
            <w:shd w:val="clear" w:color="auto" w:fill="auto"/>
            <w:vAlign w:val="center"/>
          </w:tcPr>
          <w:p w14:paraId="3E1B710F" w14:textId="21C3D434" w:rsidR="00A63AD4" w:rsidRDefault="00A63AD4" w:rsidP="00AE18FA">
            <w:pPr>
              <w:pStyle w:val="MDPI42tablebody"/>
              <w:spacing w:line="240" w:lineRule="auto"/>
            </w:pPr>
            <w:r>
              <w:fldChar w:fldCharType="begin"/>
            </w:r>
            <w:r w:rsidR="00A601B8">
              <w:instrText xml:space="preserve"> ADDIN ZOTERO_ITEM CSL_CITATION {"citationID":"8Nmamhps","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A601B8" w:rsidRPr="00A601B8">
              <w:t>[38]</w:t>
            </w:r>
            <w:r>
              <w:fldChar w:fldCharType="end"/>
            </w:r>
          </w:p>
        </w:tc>
        <w:tc>
          <w:tcPr>
            <w:tcW w:w="1752" w:type="dxa"/>
            <w:shd w:val="clear" w:color="auto" w:fill="auto"/>
            <w:vAlign w:val="center"/>
          </w:tcPr>
          <w:p w14:paraId="3DCD2B62" w14:textId="0EE1A5FA" w:rsidR="00A63AD4" w:rsidRDefault="00760368" w:rsidP="00AE18FA">
            <w:pPr>
              <w:pStyle w:val="MDPI42tablebody"/>
              <w:spacing w:line="240" w:lineRule="auto"/>
            </w:pPr>
            <w:r>
              <w:t>Pressure Sensor</w:t>
            </w:r>
          </w:p>
        </w:tc>
        <w:tc>
          <w:tcPr>
            <w:tcW w:w="1170" w:type="dxa"/>
            <w:shd w:val="clear" w:color="auto" w:fill="auto"/>
            <w:vAlign w:val="center"/>
          </w:tcPr>
          <w:p w14:paraId="03062DC4" w14:textId="1EE80AF1" w:rsidR="00A63AD4" w:rsidRDefault="00CC73E3" w:rsidP="00AE18FA">
            <w:pPr>
              <w:pStyle w:val="MDPI42tablebody"/>
              <w:spacing w:line="240" w:lineRule="auto"/>
            </w:pPr>
            <w:r>
              <w:t>5</w:t>
            </w:r>
          </w:p>
        </w:tc>
        <w:tc>
          <w:tcPr>
            <w:tcW w:w="2160" w:type="dxa"/>
            <w:vAlign w:val="center"/>
          </w:tcPr>
          <w:p w14:paraId="1F165F8B" w14:textId="35CD454A" w:rsidR="00A63AD4" w:rsidRDefault="00CC73E3" w:rsidP="008A711E">
            <w:pPr>
              <w:pStyle w:val="MDPI42tablebody"/>
              <w:spacing w:line="240" w:lineRule="auto"/>
            </w:pPr>
            <w:r>
              <w:t>DT</w:t>
            </w:r>
          </w:p>
        </w:tc>
        <w:tc>
          <w:tcPr>
            <w:tcW w:w="990" w:type="dxa"/>
            <w:vAlign w:val="center"/>
          </w:tcPr>
          <w:p w14:paraId="385C18D6" w14:textId="5DF25E78" w:rsidR="00A63AD4" w:rsidRDefault="00CC73E3" w:rsidP="00571C08">
            <w:pPr>
              <w:pStyle w:val="MDPI42tablebody"/>
              <w:spacing w:line="240" w:lineRule="auto"/>
            </w:pPr>
            <w:r>
              <w:t>99.47%</w:t>
            </w:r>
          </w:p>
        </w:tc>
        <w:tc>
          <w:tcPr>
            <w:tcW w:w="1908" w:type="dxa"/>
            <w:vAlign w:val="center"/>
          </w:tcPr>
          <w:p w14:paraId="4031A335" w14:textId="361F101D" w:rsidR="00A63AD4" w:rsidRDefault="00CC73E3" w:rsidP="00571C08">
            <w:pPr>
              <w:pStyle w:val="MDPI42tablebody"/>
              <w:spacing w:line="240" w:lineRule="auto"/>
            </w:pPr>
            <w:r>
              <w:t>-</w:t>
            </w:r>
          </w:p>
        </w:tc>
      </w:tr>
      <w:tr w:rsidR="00CC73E3" w:rsidRPr="00EF08AF" w14:paraId="72021E47" w14:textId="77777777" w:rsidTr="00D6714D">
        <w:trPr>
          <w:trHeight w:val="290"/>
        </w:trPr>
        <w:tc>
          <w:tcPr>
            <w:tcW w:w="603" w:type="dxa"/>
            <w:shd w:val="clear" w:color="auto" w:fill="auto"/>
            <w:vAlign w:val="center"/>
          </w:tcPr>
          <w:p w14:paraId="457E3D07" w14:textId="7DB3FC77" w:rsidR="00CC73E3" w:rsidRDefault="00443BD3" w:rsidP="00AE18FA">
            <w:pPr>
              <w:pStyle w:val="MDPI42tablebody"/>
              <w:spacing w:line="240" w:lineRule="auto"/>
            </w:pPr>
            <w:r>
              <w:fldChar w:fldCharType="begin"/>
            </w:r>
            <w:r w:rsidR="006C1282">
              <w:instrText xml:space="preserve"> ADDIN ZOTERO_ITEM CSL_CITATION {"citationID":"dv4lOaIb","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C1282" w:rsidRPr="006C1282">
              <w:t>[39]</w:t>
            </w:r>
            <w:r>
              <w:fldChar w:fldCharType="end"/>
            </w:r>
          </w:p>
        </w:tc>
        <w:tc>
          <w:tcPr>
            <w:tcW w:w="1752" w:type="dxa"/>
            <w:shd w:val="clear" w:color="auto" w:fill="auto"/>
            <w:vAlign w:val="center"/>
          </w:tcPr>
          <w:p w14:paraId="16F82138" w14:textId="26BF7880" w:rsidR="00CC73E3" w:rsidRDefault="00760368" w:rsidP="00AE18FA">
            <w:pPr>
              <w:pStyle w:val="MDPI42tablebody"/>
              <w:spacing w:line="240" w:lineRule="auto"/>
            </w:pPr>
            <w:r>
              <w:t>Pressure Sensor</w:t>
            </w:r>
          </w:p>
        </w:tc>
        <w:tc>
          <w:tcPr>
            <w:tcW w:w="1170" w:type="dxa"/>
            <w:shd w:val="clear" w:color="auto" w:fill="auto"/>
            <w:vAlign w:val="center"/>
          </w:tcPr>
          <w:p w14:paraId="481F157E" w14:textId="1B0A83A0" w:rsidR="00CC73E3" w:rsidRDefault="00CC73E3" w:rsidP="00AE18FA">
            <w:pPr>
              <w:pStyle w:val="MDPI42tablebody"/>
              <w:spacing w:line="240" w:lineRule="auto"/>
            </w:pPr>
            <w:r>
              <w:t>7</w:t>
            </w:r>
          </w:p>
        </w:tc>
        <w:tc>
          <w:tcPr>
            <w:tcW w:w="2160" w:type="dxa"/>
            <w:vAlign w:val="center"/>
          </w:tcPr>
          <w:p w14:paraId="6B886CCB" w14:textId="697A7C96" w:rsidR="00CC73E3" w:rsidRDefault="00CC73E3" w:rsidP="008A711E">
            <w:pPr>
              <w:pStyle w:val="MDPI42tablebody"/>
              <w:spacing w:line="240" w:lineRule="auto"/>
            </w:pPr>
            <w:r>
              <w:t>RF</w:t>
            </w:r>
          </w:p>
        </w:tc>
        <w:tc>
          <w:tcPr>
            <w:tcW w:w="990" w:type="dxa"/>
            <w:vAlign w:val="center"/>
          </w:tcPr>
          <w:p w14:paraId="6BC2A8C5" w14:textId="5AD42AA5" w:rsidR="00CC73E3" w:rsidRDefault="00760368" w:rsidP="00571C08">
            <w:pPr>
              <w:pStyle w:val="MDPI42tablebody"/>
              <w:spacing w:line="240" w:lineRule="auto"/>
            </w:pPr>
            <w:r>
              <w:t>90.90%</w:t>
            </w:r>
          </w:p>
        </w:tc>
        <w:tc>
          <w:tcPr>
            <w:tcW w:w="1908" w:type="dxa"/>
            <w:vAlign w:val="center"/>
          </w:tcPr>
          <w:p w14:paraId="25D185AE" w14:textId="1874EF8F" w:rsidR="00CC73E3" w:rsidRDefault="00760368" w:rsidP="00571C08">
            <w:pPr>
              <w:pStyle w:val="MDPI42tablebody"/>
              <w:spacing w:line="240" w:lineRule="auto"/>
            </w:pPr>
            <w:r>
              <w:t>-</w:t>
            </w:r>
          </w:p>
        </w:tc>
      </w:tr>
      <w:tr w:rsidR="00443BD3" w:rsidRPr="00EF08AF" w14:paraId="24C63B85" w14:textId="77777777" w:rsidTr="00D6714D">
        <w:trPr>
          <w:trHeight w:val="290"/>
        </w:trPr>
        <w:tc>
          <w:tcPr>
            <w:tcW w:w="603" w:type="dxa"/>
            <w:shd w:val="clear" w:color="auto" w:fill="auto"/>
            <w:vAlign w:val="center"/>
          </w:tcPr>
          <w:p w14:paraId="36C0B2D4" w14:textId="29EB1772" w:rsidR="00443BD3" w:rsidRDefault="00A847CE" w:rsidP="00AE18FA">
            <w:pPr>
              <w:pStyle w:val="MDPI42tablebody"/>
              <w:spacing w:line="240" w:lineRule="auto"/>
            </w:pPr>
            <w:r>
              <w:fldChar w:fldCharType="begin"/>
            </w:r>
            <w:r w:rsidR="00E85968">
              <w:instrText xml:space="preserve"> ADDIN ZOTERO_ITEM CSL_CITATION {"citationID":"wXAr54p5","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85968" w:rsidRPr="00E85968">
              <w:t>[40]</w:t>
            </w:r>
            <w:r>
              <w:fldChar w:fldCharType="end"/>
            </w:r>
          </w:p>
        </w:tc>
        <w:tc>
          <w:tcPr>
            <w:tcW w:w="1752" w:type="dxa"/>
            <w:shd w:val="clear" w:color="auto" w:fill="auto"/>
            <w:vAlign w:val="center"/>
          </w:tcPr>
          <w:p w14:paraId="19994F73" w14:textId="16F7186C" w:rsidR="00443BD3" w:rsidRDefault="00E85968" w:rsidP="00AE18FA">
            <w:pPr>
              <w:pStyle w:val="MDPI42tablebody"/>
              <w:spacing w:line="240" w:lineRule="auto"/>
            </w:pPr>
            <w:r>
              <w:t>Pressure Sensor</w:t>
            </w:r>
          </w:p>
        </w:tc>
        <w:tc>
          <w:tcPr>
            <w:tcW w:w="1170" w:type="dxa"/>
            <w:shd w:val="clear" w:color="auto" w:fill="auto"/>
            <w:vAlign w:val="center"/>
          </w:tcPr>
          <w:p w14:paraId="2989BFDA" w14:textId="19EF152C" w:rsidR="00443BD3" w:rsidRDefault="00E85968" w:rsidP="00AE18FA">
            <w:pPr>
              <w:pStyle w:val="MDPI42tablebody"/>
              <w:spacing w:line="240" w:lineRule="auto"/>
            </w:pPr>
            <w:r>
              <w:t>10</w:t>
            </w:r>
          </w:p>
        </w:tc>
        <w:tc>
          <w:tcPr>
            <w:tcW w:w="2160" w:type="dxa"/>
            <w:vAlign w:val="center"/>
          </w:tcPr>
          <w:p w14:paraId="2491D634" w14:textId="691AE4BC" w:rsidR="00443BD3" w:rsidRDefault="005C15DD" w:rsidP="008A711E">
            <w:pPr>
              <w:pStyle w:val="MDPI42tablebody"/>
              <w:spacing w:line="240" w:lineRule="auto"/>
            </w:pPr>
            <w:r>
              <w:t>SVM</w:t>
            </w:r>
          </w:p>
        </w:tc>
        <w:tc>
          <w:tcPr>
            <w:tcW w:w="990" w:type="dxa"/>
            <w:vAlign w:val="center"/>
          </w:tcPr>
          <w:p w14:paraId="09D351B9" w14:textId="51EC4279" w:rsidR="00443BD3" w:rsidRDefault="005C15DD" w:rsidP="00571C08">
            <w:pPr>
              <w:pStyle w:val="MDPI42tablebody"/>
              <w:spacing w:line="240" w:lineRule="auto"/>
            </w:pPr>
            <w:r>
              <w:t>9</w:t>
            </w:r>
            <w:r w:rsidR="00A847CE">
              <w:t>9.10%</w:t>
            </w:r>
          </w:p>
        </w:tc>
        <w:tc>
          <w:tcPr>
            <w:tcW w:w="1908" w:type="dxa"/>
            <w:vAlign w:val="center"/>
          </w:tcPr>
          <w:p w14:paraId="0AF2EEF7" w14:textId="11C5D7BC" w:rsidR="00443BD3" w:rsidRDefault="00A847CE" w:rsidP="00571C08">
            <w:pPr>
              <w:pStyle w:val="MDPI42tablebody"/>
              <w:spacing w:line="240" w:lineRule="auto"/>
            </w:pPr>
            <w:r>
              <w:t>Desktop</w:t>
            </w:r>
            <w:r w:rsidR="00E85968">
              <w:t xml:space="preserve"> App</w:t>
            </w:r>
          </w:p>
        </w:tc>
      </w:tr>
      <w:tr w:rsidR="006C1282" w:rsidRPr="00EF08AF" w14:paraId="53A76116" w14:textId="77777777" w:rsidTr="00D6714D">
        <w:trPr>
          <w:trHeight w:val="290"/>
        </w:trPr>
        <w:tc>
          <w:tcPr>
            <w:tcW w:w="603" w:type="dxa"/>
            <w:shd w:val="clear" w:color="auto" w:fill="auto"/>
            <w:vAlign w:val="center"/>
          </w:tcPr>
          <w:p w14:paraId="798B846D" w14:textId="055973D4" w:rsidR="006C1282" w:rsidRDefault="003935AB" w:rsidP="00AE18FA">
            <w:pPr>
              <w:pStyle w:val="MDPI42tablebody"/>
              <w:spacing w:line="240" w:lineRule="auto"/>
            </w:pPr>
            <w:r>
              <w:fldChar w:fldCharType="begin"/>
            </w:r>
            <w:r>
              <w:instrText xml:space="preserve"> ADDIN ZOTERO_ITEM CSL_CITATION {"citationID":"mmgJc4iW","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3935AB">
              <w:t>[41]</w:t>
            </w:r>
            <w:r>
              <w:fldChar w:fldCharType="end"/>
            </w:r>
          </w:p>
        </w:tc>
        <w:tc>
          <w:tcPr>
            <w:tcW w:w="1752" w:type="dxa"/>
            <w:shd w:val="clear" w:color="auto" w:fill="auto"/>
            <w:vAlign w:val="center"/>
          </w:tcPr>
          <w:p w14:paraId="78644F1E" w14:textId="38BCC305" w:rsidR="006C1282" w:rsidRDefault="003935AB" w:rsidP="00AE18FA">
            <w:pPr>
              <w:pStyle w:val="MDPI42tablebody"/>
              <w:spacing w:line="240" w:lineRule="auto"/>
            </w:pPr>
            <w:r>
              <w:t>Pressure Sensor</w:t>
            </w:r>
          </w:p>
        </w:tc>
        <w:tc>
          <w:tcPr>
            <w:tcW w:w="1170" w:type="dxa"/>
            <w:shd w:val="clear" w:color="auto" w:fill="auto"/>
            <w:vAlign w:val="center"/>
          </w:tcPr>
          <w:p w14:paraId="3B3C261D" w14:textId="650200E1" w:rsidR="006C1282" w:rsidRDefault="00F61507" w:rsidP="00AE18FA">
            <w:pPr>
              <w:pStyle w:val="MDPI42tablebody"/>
              <w:spacing w:line="240" w:lineRule="auto"/>
            </w:pPr>
            <w:r>
              <w:t>5</w:t>
            </w:r>
          </w:p>
        </w:tc>
        <w:tc>
          <w:tcPr>
            <w:tcW w:w="2160" w:type="dxa"/>
            <w:vAlign w:val="center"/>
          </w:tcPr>
          <w:p w14:paraId="0D8EF5E3" w14:textId="3E5B39BD" w:rsidR="006C1282" w:rsidRDefault="003935AB" w:rsidP="008A711E">
            <w:pPr>
              <w:pStyle w:val="MDPI42tablebody"/>
              <w:spacing w:line="240" w:lineRule="auto"/>
            </w:pPr>
            <w:r>
              <w:t>CNN</w:t>
            </w:r>
          </w:p>
        </w:tc>
        <w:tc>
          <w:tcPr>
            <w:tcW w:w="990" w:type="dxa"/>
            <w:vAlign w:val="center"/>
          </w:tcPr>
          <w:p w14:paraId="407BC6A7" w14:textId="418E923D" w:rsidR="006C1282" w:rsidRDefault="00F1198C" w:rsidP="00571C08">
            <w:pPr>
              <w:pStyle w:val="MDPI42tablebody"/>
              <w:spacing w:line="240" w:lineRule="auto"/>
            </w:pPr>
            <w:r>
              <w:t>95.30%</w:t>
            </w:r>
          </w:p>
        </w:tc>
        <w:tc>
          <w:tcPr>
            <w:tcW w:w="1908" w:type="dxa"/>
            <w:vAlign w:val="center"/>
          </w:tcPr>
          <w:p w14:paraId="6780CF8E" w14:textId="158D12B8" w:rsidR="006C1282" w:rsidRDefault="00F1198C" w:rsidP="00571C08">
            <w:pPr>
              <w:pStyle w:val="MDPI42tablebody"/>
              <w:spacing w:line="240" w:lineRule="auto"/>
            </w:pPr>
            <w:r>
              <w:t>-</w:t>
            </w:r>
          </w:p>
        </w:tc>
      </w:tr>
      <w:tr w:rsidR="00F61507" w:rsidRPr="00EF08AF" w14:paraId="2549FE8E" w14:textId="77777777" w:rsidTr="00D6714D">
        <w:trPr>
          <w:trHeight w:val="290"/>
        </w:trPr>
        <w:tc>
          <w:tcPr>
            <w:tcW w:w="603" w:type="dxa"/>
            <w:shd w:val="clear" w:color="auto" w:fill="auto"/>
            <w:vAlign w:val="center"/>
          </w:tcPr>
          <w:p w14:paraId="531757C5" w14:textId="76BF5B97" w:rsidR="00F61507" w:rsidRDefault="00F61507" w:rsidP="00AE18FA">
            <w:pPr>
              <w:pStyle w:val="MDPI42tablebody"/>
              <w:spacing w:line="240" w:lineRule="auto"/>
            </w:pPr>
            <w:r>
              <w:fldChar w:fldCharType="begin"/>
            </w:r>
            <w:r>
              <w:instrText xml:space="preserve"> ADDIN ZOTERO_ITEM CSL_CITATION {"citationID":"NvDhezpK","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Pr="00F61507">
              <w:t>[42]</w:t>
            </w:r>
            <w:r>
              <w:fldChar w:fldCharType="end"/>
            </w:r>
          </w:p>
        </w:tc>
        <w:tc>
          <w:tcPr>
            <w:tcW w:w="1752" w:type="dxa"/>
            <w:shd w:val="clear" w:color="auto" w:fill="auto"/>
            <w:vAlign w:val="center"/>
          </w:tcPr>
          <w:p w14:paraId="418EFCA7" w14:textId="311E1975" w:rsidR="00F61507" w:rsidRDefault="00F61507" w:rsidP="00AE18FA">
            <w:pPr>
              <w:pStyle w:val="MDPI42tablebody"/>
              <w:spacing w:line="240" w:lineRule="auto"/>
            </w:pPr>
            <w:r>
              <w:t>Pressure Sensor</w:t>
            </w:r>
          </w:p>
        </w:tc>
        <w:tc>
          <w:tcPr>
            <w:tcW w:w="1170" w:type="dxa"/>
            <w:shd w:val="clear" w:color="auto" w:fill="auto"/>
            <w:vAlign w:val="center"/>
          </w:tcPr>
          <w:p w14:paraId="257F7593" w14:textId="58B2835F" w:rsidR="00F61507" w:rsidRDefault="00DF5919" w:rsidP="00AE18FA">
            <w:pPr>
              <w:pStyle w:val="MDPI42tablebody"/>
              <w:spacing w:line="240" w:lineRule="auto"/>
            </w:pPr>
            <w:r>
              <w:t>7</w:t>
            </w:r>
          </w:p>
        </w:tc>
        <w:tc>
          <w:tcPr>
            <w:tcW w:w="2160" w:type="dxa"/>
            <w:vAlign w:val="center"/>
          </w:tcPr>
          <w:p w14:paraId="25CE5940" w14:textId="6B086DDC" w:rsidR="00F61507" w:rsidRDefault="002A7F43" w:rsidP="008A711E">
            <w:pPr>
              <w:pStyle w:val="MDPI42tablebody"/>
              <w:spacing w:line="240" w:lineRule="auto"/>
            </w:pPr>
            <w:r>
              <w:t>ANN</w:t>
            </w:r>
          </w:p>
        </w:tc>
        <w:tc>
          <w:tcPr>
            <w:tcW w:w="990" w:type="dxa"/>
            <w:vAlign w:val="center"/>
          </w:tcPr>
          <w:p w14:paraId="7842C5B6" w14:textId="182233C7" w:rsidR="00F61507" w:rsidRDefault="002A7F43" w:rsidP="00571C08">
            <w:pPr>
              <w:pStyle w:val="MDPI42tablebody"/>
              <w:spacing w:line="240" w:lineRule="auto"/>
            </w:pPr>
            <w:r>
              <w:t>81%</w:t>
            </w:r>
          </w:p>
        </w:tc>
        <w:tc>
          <w:tcPr>
            <w:tcW w:w="1908" w:type="dxa"/>
            <w:vAlign w:val="center"/>
          </w:tcPr>
          <w:p w14:paraId="34A7D2AD" w14:textId="2EDC68F0" w:rsidR="00F61507" w:rsidRDefault="002A7F43" w:rsidP="00571C08">
            <w:pPr>
              <w:pStyle w:val="MDPI42tablebody"/>
              <w:spacing w:line="240" w:lineRule="auto"/>
            </w:pPr>
            <w:r>
              <w:t>Desktop A</w:t>
            </w:r>
            <w:r w:rsidR="00DF5919">
              <w:t>pp</w:t>
            </w:r>
          </w:p>
        </w:tc>
      </w:tr>
      <w:tr w:rsidR="00DF5919" w:rsidRPr="00EF08AF" w14:paraId="6EE03D90" w14:textId="77777777" w:rsidTr="00D6714D">
        <w:trPr>
          <w:trHeight w:val="290"/>
        </w:trPr>
        <w:tc>
          <w:tcPr>
            <w:tcW w:w="603" w:type="dxa"/>
            <w:shd w:val="clear" w:color="auto" w:fill="auto"/>
            <w:vAlign w:val="center"/>
          </w:tcPr>
          <w:p w14:paraId="239DAD35" w14:textId="38CD589C" w:rsidR="00DF5919" w:rsidRDefault="00DF5919" w:rsidP="00AE18FA">
            <w:pPr>
              <w:pStyle w:val="MDPI42tablebody"/>
              <w:spacing w:line="240" w:lineRule="auto"/>
            </w:pPr>
            <w:r>
              <w:fldChar w:fldCharType="begin"/>
            </w:r>
            <w:r w:rsidR="006F1FD4">
              <w:instrText xml:space="preserve"> ADDIN ZOTERO_ITEM CSL_CITATION {"citationID":"CY9akFwM","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F1FD4" w:rsidRPr="006F1FD4">
              <w:t>[43]</w:t>
            </w:r>
            <w:r>
              <w:fldChar w:fldCharType="end"/>
            </w:r>
          </w:p>
        </w:tc>
        <w:tc>
          <w:tcPr>
            <w:tcW w:w="1752" w:type="dxa"/>
            <w:shd w:val="clear" w:color="auto" w:fill="auto"/>
            <w:vAlign w:val="center"/>
          </w:tcPr>
          <w:p w14:paraId="730A7E40" w14:textId="14E5B669" w:rsidR="00DF5919" w:rsidRDefault="006F1FD4" w:rsidP="00AE18FA">
            <w:pPr>
              <w:pStyle w:val="MDPI42tablebody"/>
              <w:spacing w:line="240" w:lineRule="auto"/>
            </w:pPr>
            <w:r>
              <w:t>Pressure Sensor</w:t>
            </w:r>
          </w:p>
        </w:tc>
        <w:tc>
          <w:tcPr>
            <w:tcW w:w="1170" w:type="dxa"/>
            <w:shd w:val="clear" w:color="auto" w:fill="auto"/>
            <w:vAlign w:val="center"/>
          </w:tcPr>
          <w:p w14:paraId="749A5FB3" w14:textId="4B93A8F8" w:rsidR="00DF5919" w:rsidRDefault="006F1FD4" w:rsidP="00AE18FA">
            <w:pPr>
              <w:pStyle w:val="MDPI42tablebody"/>
              <w:spacing w:line="240" w:lineRule="auto"/>
            </w:pPr>
            <w:r>
              <w:t>6</w:t>
            </w:r>
          </w:p>
        </w:tc>
        <w:tc>
          <w:tcPr>
            <w:tcW w:w="2160" w:type="dxa"/>
            <w:vAlign w:val="center"/>
          </w:tcPr>
          <w:p w14:paraId="61563902" w14:textId="09239BE3" w:rsidR="00DF5919" w:rsidRDefault="006F1FD4" w:rsidP="008A711E">
            <w:pPr>
              <w:pStyle w:val="MDPI42tablebody"/>
              <w:spacing w:line="240" w:lineRule="auto"/>
            </w:pPr>
            <w:r w:rsidRPr="006F1FD4">
              <w:t>SOM (ISOM-SPR)</w:t>
            </w:r>
          </w:p>
        </w:tc>
        <w:tc>
          <w:tcPr>
            <w:tcW w:w="990" w:type="dxa"/>
            <w:vAlign w:val="center"/>
          </w:tcPr>
          <w:p w14:paraId="43D5D99E" w14:textId="17ECCA42" w:rsidR="00DF5919" w:rsidRDefault="009B09F4" w:rsidP="00571C08">
            <w:pPr>
              <w:pStyle w:val="MDPI42tablebody"/>
              <w:spacing w:line="240" w:lineRule="auto"/>
            </w:pPr>
            <w:r w:rsidRPr="009B09F4">
              <w:t>95.67%</w:t>
            </w:r>
          </w:p>
        </w:tc>
        <w:tc>
          <w:tcPr>
            <w:tcW w:w="1908" w:type="dxa"/>
            <w:vAlign w:val="center"/>
          </w:tcPr>
          <w:p w14:paraId="7E0A5EB5" w14:textId="41FAE67B" w:rsidR="00DF5919" w:rsidRDefault="00DF5919" w:rsidP="00571C08">
            <w:pPr>
              <w:pStyle w:val="MDPI42tablebody"/>
              <w:spacing w:line="240" w:lineRule="auto"/>
            </w:pPr>
            <w:r>
              <w:t>Mobile App</w:t>
            </w:r>
          </w:p>
        </w:tc>
      </w:tr>
      <w:tr w:rsidR="009B09F4" w:rsidRPr="00EF08AF" w14:paraId="6F14046E" w14:textId="77777777" w:rsidTr="00D6714D">
        <w:trPr>
          <w:trHeight w:val="290"/>
        </w:trPr>
        <w:tc>
          <w:tcPr>
            <w:tcW w:w="603" w:type="dxa"/>
            <w:shd w:val="clear" w:color="auto" w:fill="auto"/>
            <w:vAlign w:val="center"/>
          </w:tcPr>
          <w:p w14:paraId="635B2F08" w14:textId="2793FF2B" w:rsidR="009B09F4" w:rsidRDefault="00A92220" w:rsidP="00AE18FA">
            <w:pPr>
              <w:pStyle w:val="MDPI42tablebody"/>
              <w:spacing w:line="240" w:lineRule="auto"/>
            </w:pPr>
            <w:r>
              <w:fldChar w:fldCharType="begin"/>
            </w:r>
            <w:r>
              <w:instrText xml:space="preserve"> ADDIN ZOTERO_ITEM CSL_CITATION {"citationID":"BRJvYoCO","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A92220">
              <w:t>[44]</w:t>
            </w:r>
            <w:r>
              <w:fldChar w:fldCharType="end"/>
            </w:r>
          </w:p>
        </w:tc>
        <w:tc>
          <w:tcPr>
            <w:tcW w:w="1752" w:type="dxa"/>
            <w:shd w:val="clear" w:color="auto" w:fill="auto"/>
            <w:vAlign w:val="center"/>
          </w:tcPr>
          <w:p w14:paraId="3C282F1B" w14:textId="40A51A64" w:rsidR="009B09F4" w:rsidRDefault="00775AD5" w:rsidP="00AE18FA">
            <w:pPr>
              <w:pStyle w:val="MDPI42tablebody"/>
              <w:spacing w:line="240" w:lineRule="auto"/>
            </w:pPr>
            <w:r>
              <w:t>Pressure Sensor</w:t>
            </w:r>
          </w:p>
        </w:tc>
        <w:tc>
          <w:tcPr>
            <w:tcW w:w="1170" w:type="dxa"/>
            <w:shd w:val="clear" w:color="auto" w:fill="auto"/>
            <w:vAlign w:val="center"/>
          </w:tcPr>
          <w:p w14:paraId="6CA3F98B" w14:textId="565C66F0" w:rsidR="009B09F4" w:rsidRDefault="00775AD5" w:rsidP="00AE18FA">
            <w:pPr>
              <w:pStyle w:val="MDPI42tablebody"/>
              <w:spacing w:line="240" w:lineRule="auto"/>
            </w:pPr>
            <w:r>
              <w:t>5</w:t>
            </w:r>
          </w:p>
        </w:tc>
        <w:tc>
          <w:tcPr>
            <w:tcW w:w="2160" w:type="dxa"/>
            <w:vAlign w:val="center"/>
          </w:tcPr>
          <w:p w14:paraId="69A9486C" w14:textId="2431EA00" w:rsidR="009B09F4" w:rsidRPr="006F1FD4" w:rsidRDefault="009B09F4" w:rsidP="008A711E">
            <w:pPr>
              <w:pStyle w:val="MDPI42tablebody"/>
              <w:spacing w:line="240" w:lineRule="auto"/>
            </w:pPr>
            <w:r>
              <w:t>CNN</w:t>
            </w:r>
          </w:p>
        </w:tc>
        <w:tc>
          <w:tcPr>
            <w:tcW w:w="990" w:type="dxa"/>
            <w:vAlign w:val="center"/>
          </w:tcPr>
          <w:p w14:paraId="1E4C4C0D" w14:textId="015C55D0" w:rsidR="009B09F4" w:rsidRPr="009B09F4" w:rsidRDefault="009B09F4" w:rsidP="00571C08">
            <w:pPr>
              <w:pStyle w:val="MDPI42tablebody"/>
              <w:spacing w:line="240" w:lineRule="auto"/>
            </w:pPr>
            <w:r>
              <w:t>99.82</w:t>
            </w:r>
          </w:p>
        </w:tc>
        <w:tc>
          <w:tcPr>
            <w:tcW w:w="1908" w:type="dxa"/>
            <w:vAlign w:val="center"/>
          </w:tcPr>
          <w:p w14:paraId="700E4904" w14:textId="16846FE4" w:rsidR="009B09F4" w:rsidRDefault="009B09F4" w:rsidP="00571C08">
            <w:pPr>
              <w:pStyle w:val="MDPI42tablebody"/>
              <w:spacing w:line="240" w:lineRule="auto"/>
            </w:pPr>
            <w:r>
              <w:t>-</w:t>
            </w:r>
          </w:p>
        </w:tc>
      </w:tr>
      <w:tr w:rsidR="009B09F4" w:rsidRPr="00EF08AF" w14:paraId="32B55F29" w14:textId="77777777" w:rsidTr="00D6714D">
        <w:trPr>
          <w:trHeight w:val="290"/>
        </w:trPr>
        <w:tc>
          <w:tcPr>
            <w:tcW w:w="603" w:type="dxa"/>
            <w:shd w:val="clear" w:color="auto" w:fill="auto"/>
            <w:vAlign w:val="center"/>
          </w:tcPr>
          <w:p w14:paraId="12B9F8AF" w14:textId="407303E7" w:rsidR="009B09F4" w:rsidRDefault="00A92220" w:rsidP="00AE18FA">
            <w:pPr>
              <w:pStyle w:val="MDPI42tablebody"/>
              <w:spacing w:line="240" w:lineRule="auto"/>
            </w:pPr>
            <w:r>
              <w:fldChar w:fldCharType="begin"/>
            </w:r>
            <w:r w:rsidR="001B51AE">
              <w:instrText xml:space="preserve"> ADDIN ZOTERO_ITEM CSL_CITATION {"citationID":"AqI5qpNz","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1B51AE" w:rsidRPr="001B51AE">
              <w:t>[45]</w:t>
            </w:r>
            <w:r>
              <w:fldChar w:fldCharType="end"/>
            </w:r>
          </w:p>
        </w:tc>
        <w:tc>
          <w:tcPr>
            <w:tcW w:w="1752" w:type="dxa"/>
            <w:shd w:val="clear" w:color="auto" w:fill="auto"/>
            <w:vAlign w:val="center"/>
          </w:tcPr>
          <w:p w14:paraId="03860E92" w14:textId="77E3EEC8" w:rsidR="009B09F4" w:rsidRDefault="00775AD5" w:rsidP="00AE18FA">
            <w:pPr>
              <w:pStyle w:val="MDPI42tablebody"/>
              <w:spacing w:line="240" w:lineRule="auto"/>
            </w:pPr>
            <w:r>
              <w:t>Camera</w:t>
            </w:r>
          </w:p>
        </w:tc>
        <w:tc>
          <w:tcPr>
            <w:tcW w:w="1170" w:type="dxa"/>
            <w:shd w:val="clear" w:color="auto" w:fill="auto"/>
            <w:vAlign w:val="center"/>
          </w:tcPr>
          <w:p w14:paraId="48E9A4F8" w14:textId="31E5F7C1" w:rsidR="009B09F4" w:rsidRDefault="00775AD5" w:rsidP="00AE18FA">
            <w:pPr>
              <w:pStyle w:val="MDPI42tablebody"/>
              <w:spacing w:line="240" w:lineRule="auto"/>
            </w:pPr>
            <w:r>
              <w:t>-</w:t>
            </w:r>
          </w:p>
        </w:tc>
        <w:tc>
          <w:tcPr>
            <w:tcW w:w="2160" w:type="dxa"/>
            <w:vAlign w:val="center"/>
          </w:tcPr>
          <w:p w14:paraId="466AA532" w14:textId="5A2A1CB9" w:rsidR="009B09F4" w:rsidRPr="006F1FD4" w:rsidRDefault="009B09F4" w:rsidP="008A711E">
            <w:pPr>
              <w:pStyle w:val="MDPI42tablebody"/>
              <w:spacing w:line="240" w:lineRule="auto"/>
            </w:pPr>
            <w:r>
              <w:t>CNN</w:t>
            </w:r>
          </w:p>
        </w:tc>
        <w:tc>
          <w:tcPr>
            <w:tcW w:w="990" w:type="dxa"/>
            <w:vAlign w:val="center"/>
          </w:tcPr>
          <w:p w14:paraId="0450469C" w14:textId="3E0A78DD" w:rsidR="009B09F4" w:rsidRPr="009B09F4" w:rsidRDefault="009B09F4" w:rsidP="00571C08">
            <w:pPr>
              <w:pStyle w:val="MDPI42tablebody"/>
              <w:spacing w:line="240" w:lineRule="auto"/>
            </w:pPr>
            <w:r>
              <w:t>90%</w:t>
            </w:r>
          </w:p>
        </w:tc>
        <w:tc>
          <w:tcPr>
            <w:tcW w:w="1908" w:type="dxa"/>
            <w:vAlign w:val="center"/>
          </w:tcPr>
          <w:p w14:paraId="16B1812D" w14:textId="155FC7E6" w:rsidR="009B09F4" w:rsidRDefault="009B09F4" w:rsidP="00571C08">
            <w:pPr>
              <w:pStyle w:val="MDPI42tablebody"/>
              <w:spacing w:line="240" w:lineRule="auto"/>
            </w:pPr>
            <w:r>
              <w:t>Desktop App</w:t>
            </w:r>
          </w:p>
        </w:tc>
      </w:tr>
      <w:tr w:rsidR="001B51AE" w:rsidRPr="00EF08AF" w14:paraId="71222DD0" w14:textId="77777777" w:rsidTr="00D6714D">
        <w:trPr>
          <w:trHeight w:val="290"/>
        </w:trPr>
        <w:tc>
          <w:tcPr>
            <w:tcW w:w="603" w:type="dxa"/>
            <w:shd w:val="clear" w:color="auto" w:fill="auto"/>
            <w:vAlign w:val="center"/>
          </w:tcPr>
          <w:p w14:paraId="32A78A5C" w14:textId="2E517B68" w:rsidR="001B51AE" w:rsidRDefault="00840097" w:rsidP="00AE18FA">
            <w:pPr>
              <w:pStyle w:val="MDPI42tablebody"/>
              <w:spacing w:line="240" w:lineRule="auto"/>
            </w:pPr>
            <w:r>
              <w:fldChar w:fldCharType="begin"/>
            </w:r>
            <w:r w:rsidR="001900EB">
              <w:instrText xml:space="preserve"> ADDIN ZOTERO_ITEM CSL_CITATION {"citationID":"xVLAIwGE","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1900EB" w:rsidRPr="001900EB">
              <w:t>[46]</w:t>
            </w:r>
            <w:r>
              <w:fldChar w:fldCharType="end"/>
            </w:r>
          </w:p>
        </w:tc>
        <w:tc>
          <w:tcPr>
            <w:tcW w:w="1752" w:type="dxa"/>
            <w:shd w:val="clear" w:color="auto" w:fill="auto"/>
            <w:vAlign w:val="center"/>
          </w:tcPr>
          <w:p w14:paraId="6073C63C" w14:textId="6A51E524" w:rsidR="001B51AE" w:rsidRDefault="001B51AE" w:rsidP="00AE18FA">
            <w:pPr>
              <w:pStyle w:val="MDPI42tablebody"/>
              <w:spacing w:line="240" w:lineRule="auto"/>
            </w:pPr>
            <w:r>
              <w:t>Pressure Sensor</w:t>
            </w:r>
          </w:p>
        </w:tc>
        <w:tc>
          <w:tcPr>
            <w:tcW w:w="1170" w:type="dxa"/>
            <w:shd w:val="clear" w:color="auto" w:fill="auto"/>
            <w:vAlign w:val="center"/>
          </w:tcPr>
          <w:p w14:paraId="5488CB54" w14:textId="4650263E" w:rsidR="001B51AE" w:rsidRDefault="00840097" w:rsidP="00AE18FA">
            <w:pPr>
              <w:pStyle w:val="MDPI42tablebody"/>
              <w:spacing w:line="240" w:lineRule="auto"/>
            </w:pPr>
            <w:r>
              <w:t>5</w:t>
            </w:r>
          </w:p>
        </w:tc>
        <w:tc>
          <w:tcPr>
            <w:tcW w:w="2160" w:type="dxa"/>
            <w:vAlign w:val="center"/>
          </w:tcPr>
          <w:p w14:paraId="1EED460F" w14:textId="74E333B1" w:rsidR="001B51AE" w:rsidRDefault="001B51AE" w:rsidP="008A711E">
            <w:pPr>
              <w:pStyle w:val="MDPI42tablebody"/>
              <w:spacing w:line="240" w:lineRule="auto"/>
            </w:pPr>
            <w:r>
              <w:t>DT</w:t>
            </w:r>
          </w:p>
        </w:tc>
        <w:tc>
          <w:tcPr>
            <w:tcW w:w="990" w:type="dxa"/>
            <w:vAlign w:val="center"/>
          </w:tcPr>
          <w:p w14:paraId="0FA5808C" w14:textId="116627C6" w:rsidR="001B51AE" w:rsidRDefault="00CD48E0" w:rsidP="00571C08">
            <w:pPr>
              <w:pStyle w:val="MDPI42tablebody"/>
              <w:spacing w:line="240" w:lineRule="auto"/>
            </w:pPr>
            <w:r>
              <w:t>89%</w:t>
            </w:r>
          </w:p>
        </w:tc>
        <w:tc>
          <w:tcPr>
            <w:tcW w:w="1908" w:type="dxa"/>
            <w:vAlign w:val="center"/>
          </w:tcPr>
          <w:p w14:paraId="5B413F31" w14:textId="17109845" w:rsidR="001B51AE" w:rsidRDefault="00CD48E0" w:rsidP="00571C08">
            <w:pPr>
              <w:pStyle w:val="MDPI42tablebody"/>
              <w:spacing w:line="240" w:lineRule="auto"/>
            </w:pPr>
            <w:r>
              <w:t>-</w:t>
            </w:r>
          </w:p>
        </w:tc>
      </w:tr>
      <w:tr w:rsidR="00142FB8" w:rsidRPr="00EF08AF" w14:paraId="77FE889C" w14:textId="77777777" w:rsidTr="00D6714D">
        <w:trPr>
          <w:trHeight w:val="290"/>
        </w:trPr>
        <w:tc>
          <w:tcPr>
            <w:tcW w:w="603" w:type="dxa"/>
            <w:shd w:val="clear" w:color="auto" w:fill="auto"/>
            <w:vAlign w:val="center"/>
          </w:tcPr>
          <w:p w14:paraId="6A9D3981" w14:textId="52152D4D" w:rsidR="00142FB8" w:rsidRDefault="002346A9" w:rsidP="00AE18FA">
            <w:pPr>
              <w:pStyle w:val="MDPI42tablebody"/>
              <w:spacing w:line="240" w:lineRule="auto"/>
            </w:pPr>
            <w:r>
              <w:fldChar w:fldCharType="begin"/>
            </w:r>
            <w:r>
              <w:instrText xml:space="preserve"> ADDIN ZOTERO_ITEM CSL_CITATION {"citationID":"gGkLSsZ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fldChar w:fldCharType="separate"/>
            </w:r>
            <w:r w:rsidRPr="002346A9">
              <w:t>[47]</w:t>
            </w:r>
            <w:r>
              <w:fldChar w:fldCharType="end"/>
            </w:r>
          </w:p>
        </w:tc>
        <w:tc>
          <w:tcPr>
            <w:tcW w:w="1752" w:type="dxa"/>
            <w:shd w:val="clear" w:color="auto" w:fill="auto"/>
            <w:vAlign w:val="center"/>
          </w:tcPr>
          <w:p w14:paraId="2CB40892" w14:textId="34296F58" w:rsidR="00142FB8" w:rsidRDefault="007E4DE7" w:rsidP="00AE18FA">
            <w:pPr>
              <w:pStyle w:val="MDPI42tablebody"/>
              <w:spacing w:line="240" w:lineRule="auto"/>
            </w:pPr>
            <w:r>
              <w:t>Pressure Sensor</w:t>
            </w:r>
          </w:p>
        </w:tc>
        <w:tc>
          <w:tcPr>
            <w:tcW w:w="1170" w:type="dxa"/>
            <w:shd w:val="clear" w:color="auto" w:fill="auto"/>
            <w:vAlign w:val="center"/>
          </w:tcPr>
          <w:p w14:paraId="11B98270" w14:textId="3A5590EC" w:rsidR="00142FB8" w:rsidRDefault="007C3851" w:rsidP="00AE18FA">
            <w:pPr>
              <w:pStyle w:val="MDPI42tablebody"/>
              <w:spacing w:line="240" w:lineRule="auto"/>
            </w:pPr>
            <w:r>
              <w:t>-</w:t>
            </w:r>
          </w:p>
        </w:tc>
        <w:tc>
          <w:tcPr>
            <w:tcW w:w="2160" w:type="dxa"/>
            <w:vAlign w:val="center"/>
          </w:tcPr>
          <w:p w14:paraId="14CDBB69" w14:textId="166F0518" w:rsidR="00142FB8" w:rsidRDefault="002346A9" w:rsidP="008A711E">
            <w:pPr>
              <w:pStyle w:val="MDPI42tablebody"/>
              <w:spacing w:line="240" w:lineRule="auto"/>
            </w:pPr>
            <w:r>
              <w:t>ANN</w:t>
            </w:r>
          </w:p>
        </w:tc>
        <w:tc>
          <w:tcPr>
            <w:tcW w:w="990" w:type="dxa"/>
            <w:vAlign w:val="center"/>
          </w:tcPr>
          <w:p w14:paraId="339B71E1" w14:textId="2A7E537C" w:rsidR="00142FB8" w:rsidRDefault="002346A9" w:rsidP="00571C08">
            <w:pPr>
              <w:pStyle w:val="MDPI42tablebody"/>
              <w:spacing w:line="240" w:lineRule="auto"/>
            </w:pPr>
            <w:r>
              <w:t>-</w:t>
            </w:r>
          </w:p>
        </w:tc>
        <w:tc>
          <w:tcPr>
            <w:tcW w:w="1908" w:type="dxa"/>
            <w:vAlign w:val="center"/>
          </w:tcPr>
          <w:p w14:paraId="6D6C8A32" w14:textId="0C0EAFE3" w:rsidR="00142FB8" w:rsidRDefault="002346A9" w:rsidP="00571C08">
            <w:pPr>
              <w:pStyle w:val="MDPI42tablebody"/>
              <w:spacing w:line="240" w:lineRule="auto"/>
            </w:pPr>
            <w:r>
              <w:t>RGB LED</w:t>
            </w:r>
          </w:p>
        </w:tc>
      </w:tr>
      <w:tr w:rsidR="007C3851" w:rsidRPr="00EF08AF" w14:paraId="5C0CBCCE" w14:textId="77777777" w:rsidTr="00D6714D">
        <w:trPr>
          <w:trHeight w:val="290"/>
        </w:trPr>
        <w:tc>
          <w:tcPr>
            <w:tcW w:w="603" w:type="dxa"/>
            <w:shd w:val="clear" w:color="auto" w:fill="auto"/>
            <w:vAlign w:val="center"/>
          </w:tcPr>
          <w:p w14:paraId="52FC3016" w14:textId="0CC21D4F" w:rsidR="007C3851" w:rsidRDefault="002E03F4" w:rsidP="00AE18FA">
            <w:pPr>
              <w:pStyle w:val="MDPI42tablebody"/>
              <w:spacing w:line="240" w:lineRule="auto"/>
            </w:pPr>
            <w:r>
              <w:fldChar w:fldCharType="begin"/>
            </w:r>
            <w:r w:rsidR="00D56C28">
              <w:instrText xml:space="preserve"> ADDIN ZOTERO_ITEM CSL_CITATION {"citationID":"7TDhuN0N","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D56C28" w:rsidRPr="00D56C28">
              <w:t>[48]</w:t>
            </w:r>
            <w:r>
              <w:fldChar w:fldCharType="end"/>
            </w:r>
          </w:p>
        </w:tc>
        <w:tc>
          <w:tcPr>
            <w:tcW w:w="1752" w:type="dxa"/>
            <w:shd w:val="clear" w:color="auto" w:fill="auto"/>
            <w:vAlign w:val="center"/>
          </w:tcPr>
          <w:p w14:paraId="2FCD9BC0" w14:textId="4427C347" w:rsidR="007C3851" w:rsidRDefault="007C3851" w:rsidP="00AE18FA">
            <w:pPr>
              <w:pStyle w:val="MDPI42tablebody"/>
              <w:spacing w:line="240" w:lineRule="auto"/>
            </w:pPr>
            <w:r>
              <w:t>Pressure Sensor</w:t>
            </w:r>
          </w:p>
        </w:tc>
        <w:tc>
          <w:tcPr>
            <w:tcW w:w="1170" w:type="dxa"/>
            <w:shd w:val="clear" w:color="auto" w:fill="auto"/>
            <w:vAlign w:val="center"/>
          </w:tcPr>
          <w:p w14:paraId="7DDCF3D5" w14:textId="04D14734" w:rsidR="007C3851" w:rsidRDefault="00D56C28" w:rsidP="00AE18FA">
            <w:pPr>
              <w:pStyle w:val="MDPI42tablebody"/>
              <w:spacing w:line="240" w:lineRule="auto"/>
            </w:pPr>
            <w:r>
              <w:t>15</w:t>
            </w:r>
          </w:p>
        </w:tc>
        <w:tc>
          <w:tcPr>
            <w:tcW w:w="2160" w:type="dxa"/>
            <w:vAlign w:val="center"/>
          </w:tcPr>
          <w:p w14:paraId="20831F7A" w14:textId="7851AEB2" w:rsidR="007C3851" w:rsidRDefault="00BD2E7A" w:rsidP="008A711E">
            <w:pPr>
              <w:pStyle w:val="MDPI42tablebody"/>
              <w:spacing w:line="240" w:lineRule="auto"/>
            </w:pPr>
            <w:r w:rsidRPr="00BD2E7A">
              <w:t>SNN</w:t>
            </w:r>
          </w:p>
        </w:tc>
        <w:tc>
          <w:tcPr>
            <w:tcW w:w="990" w:type="dxa"/>
            <w:vAlign w:val="center"/>
          </w:tcPr>
          <w:p w14:paraId="615B50C7" w14:textId="7670B78B" w:rsidR="007C3851" w:rsidRDefault="00D56C28" w:rsidP="00571C08">
            <w:pPr>
              <w:pStyle w:val="MDPI42tablebody"/>
              <w:spacing w:line="240" w:lineRule="auto"/>
            </w:pPr>
            <w:r>
              <w:t>88.52%</w:t>
            </w:r>
          </w:p>
        </w:tc>
        <w:tc>
          <w:tcPr>
            <w:tcW w:w="1908" w:type="dxa"/>
            <w:vAlign w:val="center"/>
          </w:tcPr>
          <w:p w14:paraId="0736CABF" w14:textId="1E4B9B0C" w:rsidR="007C3851" w:rsidRDefault="00D56C28" w:rsidP="00571C08">
            <w:pPr>
              <w:pStyle w:val="MDPI42tablebody"/>
              <w:spacing w:line="240" w:lineRule="auto"/>
            </w:pPr>
            <w:r>
              <w:t>Desktop</w:t>
            </w:r>
            <w:r w:rsidR="004A4364">
              <w:t xml:space="preserve"> App</w:t>
            </w:r>
          </w:p>
        </w:tc>
      </w:tr>
      <w:tr w:rsidR="00D56C28" w:rsidRPr="00EF08AF" w14:paraId="71F4BEC8" w14:textId="77777777" w:rsidTr="00D6714D">
        <w:trPr>
          <w:trHeight w:val="290"/>
        </w:trPr>
        <w:tc>
          <w:tcPr>
            <w:tcW w:w="603" w:type="dxa"/>
            <w:shd w:val="clear" w:color="auto" w:fill="auto"/>
            <w:vAlign w:val="center"/>
          </w:tcPr>
          <w:p w14:paraId="3C097798" w14:textId="2A36FF5B" w:rsidR="00D56C28" w:rsidRDefault="001D7466" w:rsidP="00AE18FA">
            <w:pPr>
              <w:pStyle w:val="MDPI42tablebody"/>
              <w:spacing w:line="240" w:lineRule="auto"/>
            </w:pPr>
            <w:r>
              <w:fldChar w:fldCharType="begin"/>
            </w:r>
            <w:r>
              <w:instrText xml:space="preserve"> ADDIN ZOTERO_ITEM CSL_CITATION {"citationID":"60x9uQL8","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Pr="001D7466">
              <w:t>[49]</w:t>
            </w:r>
            <w:r>
              <w:fldChar w:fldCharType="end"/>
            </w:r>
          </w:p>
        </w:tc>
        <w:tc>
          <w:tcPr>
            <w:tcW w:w="1752" w:type="dxa"/>
            <w:shd w:val="clear" w:color="auto" w:fill="auto"/>
            <w:vAlign w:val="center"/>
          </w:tcPr>
          <w:p w14:paraId="523DCD85" w14:textId="639AE27B" w:rsidR="00D56C28" w:rsidRDefault="004574B5" w:rsidP="00AE18FA">
            <w:pPr>
              <w:pStyle w:val="MDPI42tablebody"/>
              <w:spacing w:line="240" w:lineRule="auto"/>
            </w:pPr>
            <w:r>
              <w:t>Camera</w:t>
            </w:r>
          </w:p>
        </w:tc>
        <w:tc>
          <w:tcPr>
            <w:tcW w:w="1170" w:type="dxa"/>
            <w:shd w:val="clear" w:color="auto" w:fill="auto"/>
            <w:vAlign w:val="center"/>
          </w:tcPr>
          <w:p w14:paraId="28025636" w14:textId="5587CFBC" w:rsidR="00D56C28" w:rsidRDefault="004A4364" w:rsidP="00AE18FA">
            <w:pPr>
              <w:pStyle w:val="MDPI42tablebody"/>
              <w:spacing w:line="240" w:lineRule="auto"/>
            </w:pPr>
            <w:r>
              <w:t>6</w:t>
            </w:r>
          </w:p>
        </w:tc>
        <w:tc>
          <w:tcPr>
            <w:tcW w:w="2160" w:type="dxa"/>
            <w:vAlign w:val="center"/>
          </w:tcPr>
          <w:p w14:paraId="7CB228DC" w14:textId="48B0B85A" w:rsidR="00D56C28" w:rsidRPr="00BD2E7A" w:rsidRDefault="001D7466" w:rsidP="008A711E">
            <w:pPr>
              <w:pStyle w:val="MDPI42tablebody"/>
              <w:spacing w:line="240" w:lineRule="auto"/>
            </w:pPr>
            <w:r w:rsidRPr="001D7466">
              <w:t>RCNN &amp; CNN</w:t>
            </w:r>
          </w:p>
        </w:tc>
        <w:tc>
          <w:tcPr>
            <w:tcW w:w="990" w:type="dxa"/>
            <w:vAlign w:val="center"/>
          </w:tcPr>
          <w:p w14:paraId="59D6788E" w14:textId="2B12ECAB" w:rsidR="00D56C28" w:rsidRDefault="004A4364" w:rsidP="00571C08">
            <w:pPr>
              <w:pStyle w:val="MDPI42tablebody"/>
              <w:spacing w:line="240" w:lineRule="auto"/>
            </w:pPr>
            <w:r>
              <w:t>92.50%</w:t>
            </w:r>
          </w:p>
        </w:tc>
        <w:tc>
          <w:tcPr>
            <w:tcW w:w="1908" w:type="dxa"/>
            <w:vAlign w:val="center"/>
          </w:tcPr>
          <w:p w14:paraId="13DBCA83" w14:textId="100E2D1F" w:rsidR="00D56C28" w:rsidRDefault="004A4364" w:rsidP="00571C08">
            <w:pPr>
              <w:pStyle w:val="MDPI42tablebody"/>
              <w:spacing w:line="240" w:lineRule="auto"/>
            </w:pPr>
            <w:r>
              <w:t>-</w:t>
            </w:r>
          </w:p>
        </w:tc>
      </w:tr>
      <w:tr w:rsidR="004A4364" w:rsidRPr="00EF08AF" w14:paraId="553E7723" w14:textId="77777777" w:rsidTr="00D6714D">
        <w:trPr>
          <w:trHeight w:val="290"/>
        </w:trPr>
        <w:tc>
          <w:tcPr>
            <w:tcW w:w="603" w:type="dxa"/>
            <w:shd w:val="clear" w:color="auto" w:fill="auto"/>
            <w:vAlign w:val="center"/>
          </w:tcPr>
          <w:p w14:paraId="7CA44A09" w14:textId="6127586D" w:rsidR="004A4364" w:rsidRDefault="00C85DB6" w:rsidP="00AE18FA">
            <w:pPr>
              <w:pStyle w:val="MDPI42tablebody"/>
              <w:spacing w:line="240" w:lineRule="auto"/>
            </w:pPr>
            <w:r>
              <w:fldChar w:fldCharType="begin"/>
            </w:r>
            <w:r w:rsidR="00B85800">
              <w:instrText xml:space="preserve"> ADDIN ZOTERO_ITEM CSL_CITATION {"citationID":"kyzIjYt9","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85800" w:rsidRPr="00B85800">
              <w:t>[50]</w:t>
            </w:r>
            <w:r>
              <w:fldChar w:fldCharType="end"/>
            </w:r>
          </w:p>
        </w:tc>
        <w:tc>
          <w:tcPr>
            <w:tcW w:w="1752" w:type="dxa"/>
            <w:shd w:val="clear" w:color="auto" w:fill="auto"/>
            <w:vAlign w:val="center"/>
          </w:tcPr>
          <w:p w14:paraId="45B92E96" w14:textId="27343A01" w:rsidR="004A4364" w:rsidRDefault="004A4364" w:rsidP="00AE18FA">
            <w:pPr>
              <w:pStyle w:val="MDPI42tablebody"/>
              <w:spacing w:line="240" w:lineRule="auto"/>
            </w:pPr>
            <w:r>
              <w:t>Pressure Sensor</w:t>
            </w:r>
          </w:p>
        </w:tc>
        <w:tc>
          <w:tcPr>
            <w:tcW w:w="1170" w:type="dxa"/>
            <w:shd w:val="clear" w:color="auto" w:fill="auto"/>
            <w:vAlign w:val="center"/>
          </w:tcPr>
          <w:p w14:paraId="6C3CF8F2" w14:textId="19A20039" w:rsidR="004A4364" w:rsidRDefault="004A4364" w:rsidP="00AE18FA">
            <w:pPr>
              <w:pStyle w:val="MDPI42tablebody"/>
              <w:spacing w:line="240" w:lineRule="auto"/>
            </w:pPr>
            <w:r>
              <w:t>7</w:t>
            </w:r>
          </w:p>
        </w:tc>
        <w:tc>
          <w:tcPr>
            <w:tcW w:w="2160" w:type="dxa"/>
            <w:vAlign w:val="center"/>
          </w:tcPr>
          <w:p w14:paraId="7A274E8D" w14:textId="795BF64E" w:rsidR="004A4364" w:rsidRPr="001D7466" w:rsidRDefault="00B85800" w:rsidP="008A711E">
            <w:pPr>
              <w:pStyle w:val="MDPI42tablebody"/>
              <w:spacing w:line="240" w:lineRule="auto"/>
            </w:pPr>
            <w:r>
              <w:t>DT</w:t>
            </w:r>
          </w:p>
        </w:tc>
        <w:tc>
          <w:tcPr>
            <w:tcW w:w="990" w:type="dxa"/>
            <w:vAlign w:val="center"/>
          </w:tcPr>
          <w:p w14:paraId="50FD7421" w14:textId="76EF4599" w:rsidR="004A4364" w:rsidRDefault="004A4364" w:rsidP="00571C08">
            <w:pPr>
              <w:pStyle w:val="MDPI42tablebody"/>
              <w:spacing w:line="240" w:lineRule="auto"/>
            </w:pPr>
            <w:r>
              <w:t>-</w:t>
            </w:r>
          </w:p>
        </w:tc>
        <w:tc>
          <w:tcPr>
            <w:tcW w:w="1908" w:type="dxa"/>
            <w:vAlign w:val="center"/>
          </w:tcPr>
          <w:p w14:paraId="265CE809" w14:textId="5804F8CF" w:rsidR="004A4364" w:rsidRDefault="00B85800" w:rsidP="00571C08">
            <w:pPr>
              <w:pStyle w:val="MDPI42tablebody"/>
              <w:spacing w:line="240" w:lineRule="auto"/>
            </w:pPr>
            <w:r>
              <w:t>-</w:t>
            </w:r>
          </w:p>
        </w:tc>
      </w:tr>
      <w:tr w:rsidR="00B85800" w:rsidRPr="00EF08AF" w14:paraId="3B232334" w14:textId="77777777" w:rsidTr="00D6714D">
        <w:trPr>
          <w:trHeight w:val="290"/>
        </w:trPr>
        <w:tc>
          <w:tcPr>
            <w:tcW w:w="603" w:type="dxa"/>
            <w:shd w:val="clear" w:color="auto" w:fill="auto"/>
            <w:vAlign w:val="center"/>
          </w:tcPr>
          <w:p w14:paraId="7429D12E" w14:textId="1E07BCD6" w:rsidR="00B85800" w:rsidRDefault="00B85800" w:rsidP="00AE18FA">
            <w:pPr>
              <w:pStyle w:val="MDPI42tablebody"/>
              <w:spacing w:line="240" w:lineRule="auto"/>
            </w:pPr>
            <w:r>
              <w:fldChar w:fldCharType="begin"/>
            </w:r>
            <w:r w:rsidR="00644FD7">
              <w:instrText xml:space="preserve"> ADDIN ZOTERO_ITEM CSL_CITATION {"citationID":"MrUh2RWF","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44FD7" w:rsidRPr="00644FD7">
              <w:t>[51]</w:t>
            </w:r>
            <w:r>
              <w:fldChar w:fldCharType="end"/>
            </w:r>
          </w:p>
        </w:tc>
        <w:tc>
          <w:tcPr>
            <w:tcW w:w="1752" w:type="dxa"/>
            <w:shd w:val="clear" w:color="auto" w:fill="auto"/>
            <w:vAlign w:val="center"/>
          </w:tcPr>
          <w:p w14:paraId="034AB4C5" w14:textId="55F2B8A3" w:rsidR="00B85800" w:rsidRDefault="00B85800" w:rsidP="00AE18FA">
            <w:pPr>
              <w:pStyle w:val="MDPI42tablebody"/>
              <w:spacing w:line="240" w:lineRule="auto"/>
            </w:pPr>
            <w:r>
              <w:t>Flex Sensor</w:t>
            </w:r>
          </w:p>
        </w:tc>
        <w:tc>
          <w:tcPr>
            <w:tcW w:w="1170" w:type="dxa"/>
            <w:shd w:val="clear" w:color="auto" w:fill="auto"/>
            <w:vAlign w:val="center"/>
          </w:tcPr>
          <w:p w14:paraId="6405A223" w14:textId="7FC55F54" w:rsidR="00B85800" w:rsidRDefault="00644FD7" w:rsidP="00AE18FA">
            <w:pPr>
              <w:pStyle w:val="MDPI42tablebody"/>
              <w:spacing w:line="240" w:lineRule="auto"/>
            </w:pPr>
            <w:r>
              <w:t>7</w:t>
            </w:r>
          </w:p>
        </w:tc>
        <w:tc>
          <w:tcPr>
            <w:tcW w:w="2160" w:type="dxa"/>
            <w:vAlign w:val="center"/>
          </w:tcPr>
          <w:p w14:paraId="4729F7E0" w14:textId="51E722A2" w:rsidR="00B85800" w:rsidRDefault="00644FD7" w:rsidP="008A711E">
            <w:pPr>
              <w:pStyle w:val="MDPI42tablebody"/>
              <w:spacing w:line="240" w:lineRule="auto"/>
            </w:pPr>
            <w:r>
              <w:t>-</w:t>
            </w:r>
          </w:p>
        </w:tc>
        <w:tc>
          <w:tcPr>
            <w:tcW w:w="990" w:type="dxa"/>
            <w:vAlign w:val="center"/>
          </w:tcPr>
          <w:p w14:paraId="30173114" w14:textId="2B288A47" w:rsidR="00B85800" w:rsidRDefault="00644FD7" w:rsidP="00571C08">
            <w:pPr>
              <w:pStyle w:val="MDPI42tablebody"/>
              <w:spacing w:line="240" w:lineRule="auto"/>
            </w:pPr>
            <w:r>
              <w:t>-</w:t>
            </w:r>
          </w:p>
        </w:tc>
        <w:tc>
          <w:tcPr>
            <w:tcW w:w="1908" w:type="dxa"/>
            <w:vAlign w:val="center"/>
          </w:tcPr>
          <w:p w14:paraId="04C2AAE7" w14:textId="4D4D8F13" w:rsidR="00B85800" w:rsidRDefault="00644FD7" w:rsidP="00571C08">
            <w:pPr>
              <w:pStyle w:val="MDPI42tablebody"/>
              <w:spacing w:line="240" w:lineRule="auto"/>
            </w:pPr>
            <w:r>
              <w:t>-</w:t>
            </w:r>
          </w:p>
        </w:tc>
      </w:tr>
      <w:tr w:rsidR="00644FD7" w:rsidRPr="00EF08AF" w14:paraId="7447072F" w14:textId="77777777" w:rsidTr="00D6714D">
        <w:trPr>
          <w:trHeight w:val="290"/>
        </w:trPr>
        <w:tc>
          <w:tcPr>
            <w:tcW w:w="603" w:type="dxa"/>
            <w:shd w:val="clear" w:color="auto" w:fill="auto"/>
            <w:vAlign w:val="center"/>
          </w:tcPr>
          <w:p w14:paraId="1C08FBB1" w14:textId="631A9F5C" w:rsidR="00644FD7" w:rsidRDefault="00644FD7" w:rsidP="00AE18FA">
            <w:pPr>
              <w:pStyle w:val="MDPI42tablebody"/>
              <w:spacing w:line="240" w:lineRule="auto"/>
            </w:pPr>
            <w:r>
              <w:fldChar w:fldCharType="begin"/>
            </w:r>
            <w:r w:rsidR="00C02D9D">
              <w:instrText xml:space="preserve"> ADDIN ZOTERO_ITEM CSL_CITATION {"citationID":"bOJh0bfy","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02D9D" w:rsidRPr="00C02D9D">
              <w:t>[52]</w:t>
            </w:r>
            <w:r>
              <w:fldChar w:fldCharType="end"/>
            </w:r>
          </w:p>
        </w:tc>
        <w:tc>
          <w:tcPr>
            <w:tcW w:w="1752" w:type="dxa"/>
            <w:shd w:val="clear" w:color="auto" w:fill="auto"/>
            <w:vAlign w:val="center"/>
          </w:tcPr>
          <w:p w14:paraId="1FAC77FD" w14:textId="5BED50FC" w:rsidR="00644FD7" w:rsidRDefault="00644FD7" w:rsidP="00AE18FA">
            <w:pPr>
              <w:pStyle w:val="MDPI42tablebody"/>
              <w:spacing w:line="240" w:lineRule="auto"/>
            </w:pPr>
            <w:r>
              <w:t>Pressure Sensor</w:t>
            </w:r>
          </w:p>
        </w:tc>
        <w:tc>
          <w:tcPr>
            <w:tcW w:w="1170" w:type="dxa"/>
            <w:shd w:val="clear" w:color="auto" w:fill="auto"/>
            <w:vAlign w:val="center"/>
          </w:tcPr>
          <w:p w14:paraId="3683F1B6" w14:textId="702C4277" w:rsidR="00644FD7" w:rsidRDefault="00C02D9D" w:rsidP="00AE18FA">
            <w:pPr>
              <w:pStyle w:val="MDPI42tablebody"/>
              <w:spacing w:line="240" w:lineRule="auto"/>
            </w:pPr>
            <w:r>
              <w:t>7</w:t>
            </w:r>
          </w:p>
        </w:tc>
        <w:tc>
          <w:tcPr>
            <w:tcW w:w="2160" w:type="dxa"/>
            <w:vAlign w:val="center"/>
          </w:tcPr>
          <w:p w14:paraId="7EDCB3EC" w14:textId="17C31305" w:rsidR="00644FD7" w:rsidRDefault="00C02D9D" w:rsidP="008A711E">
            <w:pPr>
              <w:pStyle w:val="MDPI42tablebody"/>
              <w:spacing w:line="240" w:lineRule="auto"/>
            </w:pPr>
            <w:r>
              <w:t>D</w:t>
            </w:r>
            <w:r w:rsidRPr="00C02D9D">
              <w:t xml:space="preserve">ynamic </w:t>
            </w:r>
            <w:r>
              <w:t>T</w:t>
            </w:r>
            <w:r w:rsidRPr="00C02D9D">
              <w:t xml:space="preserve">ime </w:t>
            </w:r>
            <w:r>
              <w:t>W</w:t>
            </w:r>
            <w:r w:rsidRPr="00C02D9D">
              <w:t>arping</w:t>
            </w:r>
          </w:p>
        </w:tc>
        <w:tc>
          <w:tcPr>
            <w:tcW w:w="990" w:type="dxa"/>
            <w:vAlign w:val="center"/>
          </w:tcPr>
          <w:p w14:paraId="73EF58A5" w14:textId="0D28C578" w:rsidR="00644FD7" w:rsidRDefault="00C02D9D" w:rsidP="00571C08">
            <w:pPr>
              <w:pStyle w:val="MDPI42tablebody"/>
              <w:spacing w:line="240" w:lineRule="auto"/>
            </w:pPr>
            <w:r>
              <w:t>85.90%</w:t>
            </w:r>
          </w:p>
        </w:tc>
        <w:tc>
          <w:tcPr>
            <w:tcW w:w="1908" w:type="dxa"/>
            <w:vAlign w:val="center"/>
          </w:tcPr>
          <w:p w14:paraId="4028B225" w14:textId="0C786BB1" w:rsidR="00644FD7" w:rsidRDefault="00176CBA" w:rsidP="00571C08">
            <w:pPr>
              <w:pStyle w:val="MDPI42tablebody"/>
              <w:spacing w:line="240" w:lineRule="auto"/>
            </w:pPr>
            <w:r>
              <w:t>Mobile App</w:t>
            </w:r>
          </w:p>
        </w:tc>
      </w:tr>
      <w:tr w:rsidR="00176CBA" w:rsidRPr="00EF08AF" w14:paraId="1461A247" w14:textId="77777777" w:rsidTr="00D6714D">
        <w:trPr>
          <w:trHeight w:val="290"/>
        </w:trPr>
        <w:tc>
          <w:tcPr>
            <w:tcW w:w="603" w:type="dxa"/>
            <w:shd w:val="clear" w:color="auto" w:fill="auto"/>
            <w:vAlign w:val="center"/>
          </w:tcPr>
          <w:p w14:paraId="1A87B0AB" w14:textId="7658CAFA" w:rsidR="00176CBA" w:rsidRDefault="00275339" w:rsidP="00AE18FA">
            <w:pPr>
              <w:pStyle w:val="MDPI42tablebody"/>
              <w:spacing w:line="240" w:lineRule="auto"/>
            </w:pPr>
            <w:r>
              <w:fldChar w:fldCharType="begin"/>
            </w:r>
            <w:r>
              <w:instrText xml:space="preserve"> ADDIN ZOTERO_ITEM CSL_CITATION {"citationID":"PAQHitSq","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Pr="00275339">
              <w:t>[53]</w:t>
            </w:r>
            <w:r>
              <w:fldChar w:fldCharType="end"/>
            </w:r>
          </w:p>
        </w:tc>
        <w:tc>
          <w:tcPr>
            <w:tcW w:w="1752" w:type="dxa"/>
            <w:shd w:val="clear" w:color="auto" w:fill="auto"/>
            <w:vAlign w:val="center"/>
          </w:tcPr>
          <w:p w14:paraId="629150B5" w14:textId="1F8A72BC" w:rsidR="00176CBA" w:rsidRDefault="00176CBA" w:rsidP="00AE18FA">
            <w:pPr>
              <w:pStyle w:val="MDPI42tablebody"/>
              <w:spacing w:line="240" w:lineRule="auto"/>
            </w:pPr>
            <w:r>
              <w:t>Pressure Sensor</w:t>
            </w:r>
          </w:p>
        </w:tc>
        <w:tc>
          <w:tcPr>
            <w:tcW w:w="1170" w:type="dxa"/>
            <w:shd w:val="clear" w:color="auto" w:fill="auto"/>
            <w:vAlign w:val="center"/>
          </w:tcPr>
          <w:p w14:paraId="7BD21F9E" w14:textId="54738C94" w:rsidR="00176CBA" w:rsidRDefault="00275339" w:rsidP="00AE18FA">
            <w:pPr>
              <w:pStyle w:val="MDPI42tablebody"/>
              <w:spacing w:line="240" w:lineRule="auto"/>
            </w:pPr>
            <w:r>
              <w:t>6</w:t>
            </w:r>
          </w:p>
        </w:tc>
        <w:tc>
          <w:tcPr>
            <w:tcW w:w="2160" w:type="dxa"/>
            <w:vAlign w:val="center"/>
          </w:tcPr>
          <w:p w14:paraId="4713F7DE" w14:textId="6FE4E0D4" w:rsidR="00176CBA" w:rsidRDefault="00275339" w:rsidP="008A711E">
            <w:pPr>
              <w:pStyle w:val="MDPI42tablebody"/>
              <w:spacing w:line="240" w:lineRule="auto"/>
            </w:pPr>
            <w:r>
              <w:t>-</w:t>
            </w:r>
          </w:p>
        </w:tc>
        <w:tc>
          <w:tcPr>
            <w:tcW w:w="990" w:type="dxa"/>
            <w:vAlign w:val="center"/>
          </w:tcPr>
          <w:p w14:paraId="6418E912" w14:textId="3A9227C4" w:rsidR="00176CBA" w:rsidRDefault="00275339" w:rsidP="00571C08">
            <w:pPr>
              <w:pStyle w:val="MDPI42tablebody"/>
              <w:spacing w:line="240" w:lineRule="auto"/>
            </w:pPr>
            <w:r>
              <w:t>-</w:t>
            </w:r>
          </w:p>
        </w:tc>
        <w:tc>
          <w:tcPr>
            <w:tcW w:w="1908" w:type="dxa"/>
            <w:vAlign w:val="center"/>
          </w:tcPr>
          <w:p w14:paraId="2AB2472F" w14:textId="5A9A823D" w:rsidR="00176CBA" w:rsidRDefault="00275339" w:rsidP="00571C08">
            <w:pPr>
              <w:pStyle w:val="MDPI42tablebody"/>
              <w:spacing w:line="240" w:lineRule="auto"/>
            </w:pPr>
            <w:r>
              <w:t>Desktop App</w:t>
            </w:r>
          </w:p>
        </w:tc>
      </w:tr>
      <w:tr w:rsidR="00277CAE" w:rsidRPr="00EF08AF" w14:paraId="66D2B159" w14:textId="77777777" w:rsidTr="00D6714D">
        <w:trPr>
          <w:trHeight w:val="290"/>
        </w:trPr>
        <w:tc>
          <w:tcPr>
            <w:tcW w:w="603" w:type="dxa"/>
            <w:shd w:val="clear" w:color="auto" w:fill="auto"/>
            <w:vAlign w:val="center"/>
          </w:tcPr>
          <w:p w14:paraId="1BF6F4BF" w14:textId="6A112164" w:rsidR="00277CAE" w:rsidRDefault="00277CAE" w:rsidP="00277CAE">
            <w:pPr>
              <w:pStyle w:val="MDPI42tablebody"/>
              <w:spacing w:line="240" w:lineRule="auto"/>
            </w:pPr>
            <w:r>
              <w:fldChar w:fldCharType="begin"/>
            </w:r>
            <w:r>
              <w:instrText xml:space="preserve"> ADDIN ZOTERO_ITEM CSL_CITATION {"citationID":"QHNBqLbU","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804386">
              <w:t>[54]</w:t>
            </w:r>
            <w:r>
              <w:fldChar w:fldCharType="end"/>
            </w:r>
          </w:p>
        </w:tc>
        <w:tc>
          <w:tcPr>
            <w:tcW w:w="1752" w:type="dxa"/>
            <w:shd w:val="clear" w:color="auto" w:fill="auto"/>
            <w:vAlign w:val="center"/>
          </w:tcPr>
          <w:p w14:paraId="6C17F656" w14:textId="210E2C77" w:rsidR="00277CAE" w:rsidRDefault="00537037" w:rsidP="00277CAE">
            <w:pPr>
              <w:pStyle w:val="MDPI42tablebody"/>
              <w:spacing w:line="240" w:lineRule="auto"/>
            </w:pPr>
            <w:r w:rsidRPr="00537037">
              <w:t xml:space="preserve">Pressure </w:t>
            </w:r>
            <w:r>
              <w:t>S</w:t>
            </w:r>
            <w:r w:rsidRPr="00537037">
              <w:t xml:space="preserve">ensors &amp; Ultrasonic </w:t>
            </w:r>
            <w:r w:rsidR="00CF6F77">
              <w:t>S</w:t>
            </w:r>
            <w:r w:rsidRPr="00537037">
              <w:t>ensor</w:t>
            </w:r>
          </w:p>
        </w:tc>
        <w:tc>
          <w:tcPr>
            <w:tcW w:w="1170" w:type="dxa"/>
            <w:shd w:val="clear" w:color="auto" w:fill="auto"/>
            <w:vAlign w:val="center"/>
          </w:tcPr>
          <w:p w14:paraId="6E522EDC" w14:textId="3EDAAE9F" w:rsidR="00277CAE" w:rsidRDefault="002301F9" w:rsidP="00277CAE">
            <w:pPr>
              <w:pStyle w:val="MDPI42tablebody"/>
              <w:spacing w:line="240" w:lineRule="auto"/>
            </w:pPr>
            <w:r>
              <w:t>15</w:t>
            </w:r>
          </w:p>
        </w:tc>
        <w:tc>
          <w:tcPr>
            <w:tcW w:w="2160" w:type="dxa"/>
            <w:vAlign w:val="center"/>
          </w:tcPr>
          <w:p w14:paraId="61DCA43B" w14:textId="1F63A754" w:rsidR="00277CAE" w:rsidRDefault="00277CAE" w:rsidP="00277CAE">
            <w:pPr>
              <w:pStyle w:val="MDPI42tablebody"/>
              <w:spacing w:line="240" w:lineRule="auto"/>
            </w:pPr>
            <w:r>
              <w:t xml:space="preserve">CNN &amp; </w:t>
            </w:r>
            <w:proofErr w:type="spellStart"/>
            <w:r>
              <w:t>LBCNet</w:t>
            </w:r>
            <w:proofErr w:type="spellEnd"/>
          </w:p>
        </w:tc>
        <w:tc>
          <w:tcPr>
            <w:tcW w:w="990" w:type="dxa"/>
            <w:vAlign w:val="center"/>
          </w:tcPr>
          <w:p w14:paraId="68956471" w14:textId="5AB991DE" w:rsidR="00277CAE" w:rsidRDefault="002301F9" w:rsidP="00277CAE">
            <w:pPr>
              <w:pStyle w:val="MDPI42tablebody"/>
              <w:spacing w:line="240" w:lineRule="auto"/>
            </w:pPr>
            <w:r>
              <w:t>96%</w:t>
            </w:r>
          </w:p>
        </w:tc>
        <w:tc>
          <w:tcPr>
            <w:tcW w:w="1908" w:type="dxa"/>
            <w:vAlign w:val="center"/>
          </w:tcPr>
          <w:p w14:paraId="463B2A4D" w14:textId="2E761EB0" w:rsidR="00277CAE" w:rsidRDefault="00277CAE" w:rsidP="00277CAE">
            <w:pPr>
              <w:pStyle w:val="MDPI42tablebody"/>
              <w:spacing w:line="240" w:lineRule="auto"/>
            </w:pPr>
            <w:r>
              <w:t>Mobile App</w:t>
            </w:r>
          </w:p>
        </w:tc>
      </w:tr>
      <w:tr w:rsidR="002301F9" w:rsidRPr="00EF08AF" w14:paraId="75441C1C" w14:textId="77777777" w:rsidTr="00D6714D">
        <w:trPr>
          <w:trHeight w:val="290"/>
        </w:trPr>
        <w:tc>
          <w:tcPr>
            <w:tcW w:w="603" w:type="dxa"/>
            <w:shd w:val="clear" w:color="auto" w:fill="auto"/>
            <w:vAlign w:val="center"/>
          </w:tcPr>
          <w:p w14:paraId="47CF7096" w14:textId="14329D9E" w:rsidR="002301F9" w:rsidRDefault="0042250C" w:rsidP="00277CAE">
            <w:pPr>
              <w:pStyle w:val="MDPI42tablebody"/>
              <w:spacing w:line="240" w:lineRule="auto"/>
            </w:pPr>
            <w:r>
              <w:fldChar w:fldCharType="begin"/>
            </w:r>
            <w:r>
              <w:instrText xml:space="preserve"> ADDIN ZOTERO_ITEM CSL_CITATION {"citationID":"V5dzElWY","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42250C">
              <w:t>[55]</w:t>
            </w:r>
            <w:r>
              <w:fldChar w:fldCharType="end"/>
            </w:r>
          </w:p>
        </w:tc>
        <w:tc>
          <w:tcPr>
            <w:tcW w:w="1752" w:type="dxa"/>
            <w:shd w:val="clear" w:color="auto" w:fill="auto"/>
            <w:vAlign w:val="center"/>
          </w:tcPr>
          <w:p w14:paraId="7C1EF4AB" w14:textId="06B46DF9" w:rsidR="002301F9" w:rsidRPr="002301F9" w:rsidRDefault="0042250C" w:rsidP="00277CAE">
            <w:pPr>
              <w:pStyle w:val="MDPI42tablebody"/>
              <w:spacing w:line="240" w:lineRule="auto"/>
            </w:pPr>
            <w:r>
              <w:t>Pressure Sensor</w:t>
            </w:r>
          </w:p>
        </w:tc>
        <w:tc>
          <w:tcPr>
            <w:tcW w:w="1170" w:type="dxa"/>
            <w:shd w:val="clear" w:color="auto" w:fill="auto"/>
            <w:vAlign w:val="center"/>
          </w:tcPr>
          <w:p w14:paraId="4A9D490B" w14:textId="361555CC" w:rsidR="002301F9" w:rsidRDefault="0042250C" w:rsidP="00277CAE">
            <w:pPr>
              <w:pStyle w:val="MDPI42tablebody"/>
              <w:spacing w:line="240" w:lineRule="auto"/>
            </w:pPr>
            <w:r>
              <w:t>15</w:t>
            </w:r>
          </w:p>
        </w:tc>
        <w:tc>
          <w:tcPr>
            <w:tcW w:w="2160" w:type="dxa"/>
            <w:vAlign w:val="center"/>
          </w:tcPr>
          <w:p w14:paraId="0F080DD4" w14:textId="0A4EDB00" w:rsidR="002301F9" w:rsidRDefault="0042250C" w:rsidP="00277CAE">
            <w:pPr>
              <w:pStyle w:val="MDPI42tablebody"/>
              <w:spacing w:line="240" w:lineRule="auto"/>
            </w:pPr>
            <w:r>
              <w:t>RF</w:t>
            </w:r>
          </w:p>
        </w:tc>
        <w:tc>
          <w:tcPr>
            <w:tcW w:w="990" w:type="dxa"/>
            <w:vAlign w:val="center"/>
          </w:tcPr>
          <w:p w14:paraId="430747E5" w14:textId="4240AF16" w:rsidR="002301F9" w:rsidRDefault="0042250C" w:rsidP="00277CAE">
            <w:pPr>
              <w:pStyle w:val="MDPI42tablebody"/>
              <w:spacing w:line="240" w:lineRule="auto"/>
            </w:pPr>
            <w:r>
              <w:t>98.82%</w:t>
            </w:r>
          </w:p>
        </w:tc>
        <w:tc>
          <w:tcPr>
            <w:tcW w:w="1908" w:type="dxa"/>
            <w:vAlign w:val="center"/>
          </w:tcPr>
          <w:p w14:paraId="095DF9C8" w14:textId="096D5B9E" w:rsidR="002301F9" w:rsidRDefault="0042250C" w:rsidP="00277CAE">
            <w:pPr>
              <w:pStyle w:val="MDPI42tablebody"/>
              <w:spacing w:line="240" w:lineRule="auto"/>
            </w:pPr>
            <w:r>
              <w:t>Mobile App</w:t>
            </w:r>
            <w:r w:rsidR="00D6714D">
              <w:t xml:space="preserve"> &amp; Haptic Feedback</w:t>
            </w:r>
            <w:r>
              <w:t xml:space="preserve"> </w:t>
            </w:r>
          </w:p>
        </w:tc>
      </w:tr>
      <w:tr w:rsidR="009A35EA" w:rsidRPr="00EF08AF" w14:paraId="2EAAA4C9" w14:textId="77777777" w:rsidTr="00D6714D">
        <w:trPr>
          <w:trHeight w:val="290"/>
        </w:trPr>
        <w:tc>
          <w:tcPr>
            <w:tcW w:w="603" w:type="dxa"/>
            <w:shd w:val="clear" w:color="auto" w:fill="auto"/>
            <w:vAlign w:val="center"/>
          </w:tcPr>
          <w:p w14:paraId="2731D78B" w14:textId="2B9A3290" w:rsidR="009A35EA" w:rsidRDefault="00F61DCC" w:rsidP="00277CAE">
            <w:pPr>
              <w:pStyle w:val="MDPI42tablebody"/>
              <w:spacing w:line="240" w:lineRule="auto"/>
            </w:pPr>
            <w:r>
              <w:fldChar w:fldCharType="begin"/>
            </w:r>
            <w:r w:rsidR="004E0AE3">
              <w:instrText xml:space="preserve"> ADDIN ZOTERO_ITEM CSL_CITATION {"citationID":"BD7wkl4j","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fldChar w:fldCharType="separate"/>
            </w:r>
            <w:r w:rsidR="004E0AE3" w:rsidRPr="004E0AE3">
              <w:t>[56]</w:t>
            </w:r>
            <w:r>
              <w:fldChar w:fldCharType="end"/>
            </w:r>
          </w:p>
        </w:tc>
        <w:tc>
          <w:tcPr>
            <w:tcW w:w="1752" w:type="dxa"/>
            <w:shd w:val="clear" w:color="auto" w:fill="auto"/>
            <w:vAlign w:val="center"/>
          </w:tcPr>
          <w:p w14:paraId="3E26B5EE" w14:textId="0A6F2C0F" w:rsidR="009A35EA" w:rsidRDefault="00601237" w:rsidP="00277CAE">
            <w:pPr>
              <w:pStyle w:val="MDPI42tablebody"/>
              <w:spacing w:line="240" w:lineRule="auto"/>
            </w:pPr>
            <w:r>
              <w:t>Pressure Sensor</w:t>
            </w:r>
          </w:p>
        </w:tc>
        <w:tc>
          <w:tcPr>
            <w:tcW w:w="1170" w:type="dxa"/>
            <w:shd w:val="clear" w:color="auto" w:fill="auto"/>
            <w:vAlign w:val="center"/>
          </w:tcPr>
          <w:p w14:paraId="6E1E3B68" w14:textId="2F8BD44C" w:rsidR="009A35EA" w:rsidRDefault="00CF6F77" w:rsidP="00277CAE">
            <w:pPr>
              <w:pStyle w:val="MDPI42tablebody"/>
              <w:spacing w:line="240" w:lineRule="auto"/>
            </w:pPr>
            <w:r>
              <w:t>6</w:t>
            </w:r>
          </w:p>
        </w:tc>
        <w:tc>
          <w:tcPr>
            <w:tcW w:w="2160" w:type="dxa"/>
            <w:vAlign w:val="center"/>
          </w:tcPr>
          <w:p w14:paraId="18D9FDB8" w14:textId="36F6F6C6" w:rsidR="009A35EA" w:rsidRDefault="00F61DCC" w:rsidP="00277CAE">
            <w:pPr>
              <w:pStyle w:val="MDPI42tablebody"/>
              <w:spacing w:line="240" w:lineRule="auto"/>
            </w:pPr>
            <w:r>
              <w:t>K</w:t>
            </w:r>
            <w:r w:rsidR="00F96E71">
              <w:t>-</w:t>
            </w:r>
            <w:r>
              <w:t>Fold</w:t>
            </w:r>
          </w:p>
        </w:tc>
        <w:tc>
          <w:tcPr>
            <w:tcW w:w="990" w:type="dxa"/>
            <w:vAlign w:val="center"/>
          </w:tcPr>
          <w:p w14:paraId="7DE735E9" w14:textId="214357CB" w:rsidR="009A35EA" w:rsidRDefault="00CF6F77" w:rsidP="00277CAE">
            <w:pPr>
              <w:pStyle w:val="MDPI42tablebody"/>
              <w:spacing w:line="240" w:lineRule="auto"/>
            </w:pPr>
            <w:r>
              <w:t>95%</w:t>
            </w:r>
          </w:p>
        </w:tc>
        <w:tc>
          <w:tcPr>
            <w:tcW w:w="1908" w:type="dxa"/>
            <w:vAlign w:val="center"/>
          </w:tcPr>
          <w:p w14:paraId="2A0C2315" w14:textId="494123C1" w:rsidR="009A35EA" w:rsidRDefault="00F61DCC" w:rsidP="00277CAE">
            <w:pPr>
              <w:pStyle w:val="MDPI42tablebody"/>
              <w:spacing w:line="240" w:lineRule="auto"/>
            </w:pPr>
            <w:r>
              <w:t>Desktop App</w:t>
            </w:r>
          </w:p>
        </w:tc>
      </w:tr>
    </w:tbl>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3CFF3F26"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4E0AE3">
        <w:rPr>
          <w:lang w:val="en-GB"/>
        </w:rPr>
        <w:instrText xml:space="preserve"> ADDIN ZOTERO_ITEM CSL_CITATION {"citationID":"a2TopFBI","properties":{"formattedCitation":"[57]","plainCitation":"[57]","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4E0AE3" w:rsidRPr="004E0AE3">
        <w:t>[57]</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4E0AE3">
        <w:rPr>
          <w:lang w:val="en-GB"/>
        </w:rPr>
        <w:instrText xml:space="preserve"> ADDIN ZOTERO_ITEM CSL_CITATION {"citationID":"myvxZtVq","properties":{"formattedCitation":"[58\\uc0\\u8211{}60]","plainCitation":"[58–60]","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4E0AE3" w:rsidRPr="004E0AE3">
        <w:t>[58–60]</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4E0AE3">
        <w:rPr>
          <w:lang w:val="en-GB"/>
        </w:rPr>
        <w:instrText xml:space="preserve"> ADDIN ZOTERO_ITEM CSL_CITATION {"citationID":"MxnEb2Ei","properties":{"formattedCitation":"[58]","plainCitation":"[58]","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4E0AE3" w:rsidRPr="004E0AE3">
        <w:t>[58]</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w:t>
      </w:r>
      <w:r w:rsidRPr="0026124F">
        <w:rPr>
          <w:lang w:val="en-GB"/>
        </w:rPr>
        <w:lastRenderedPageBreak/>
        <w:t xml:space="preserve">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w:t>
      </w:r>
      <w:proofErr w:type="gramStart"/>
      <w:r w:rsidR="00FE7E1C" w:rsidRPr="0026124F">
        <w:rPr>
          <w:lang w:val="en-GB"/>
        </w:rPr>
        <w:t>the majority of</w:t>
      </w:r>
      <w:proofErr w:type="gramEnd"/>
      <w:r w:rsidR="00FE7E1C" w:rsidRPr="0026124F">
        <w:rPr>
          <w:lang w:val="en-GB"/>
        </w:rPr>
        <w:t xml:space="preserve">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6"/>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lastRenderedPageBreak/>
        <w:t xml:space="preserve">4. </w:t>
      </w:r>
      <w:r w:rsidR="00AE7196" w:rsidRPr="00621204">
        <w:rPr>
          <w:shd w:val="clear" w:color="auto" w:fill="FFFFFF"/>
          <w:lang w:val="en-GB"/>
        </w:rPr>
        <w:t>Technologies Used in Smart Sensing Chairs</w:t>
      </w:r>
    </w:p>
    <w:p w14:paraId="455238CC" w14:textId="5C13F1B0"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w:t>
      </w:r>
      <w:r w:rsidR="00712919">
        <w:rPr>
          <w:noProof w:val="0"/>
          <w:shd w:val="clear" w:color="auto" w:fill="FFFFFF"/>
          <w:lang w:val="en-GB"/>
        </w:rPr>
        <w:t>y</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30BAE2BF"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4E0AE3">
        <w:rPr>
          <w:lang w:val="en-GB"/>
        </w:rPr>
        <w:instrText xml:space="preserve"> ADDIN ZOTERO_ITEM CSL_CITATION {"citationID":"cDTzZTA4","properties":{"formattedCitation":"[59]","plainCitation":"[5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4E0AE3" w:rsidRPr="004E0AE3">
        <w:t>[59]</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4E0AE3">
        <w:rPr>
          <w:lang w:val="en-GB"/>
        </w:rPr>
        <w:instrText xml:space="preserve"> ADDIN ZOTERO_ITEM CSL_CITATION {"citationID":"DDCecVAC","properties":{"formattedCitation":"[60]","plainCitation":"[6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4E0AE3" w:rsidRPr="004E0AE3">
        <w:t>[60]</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4E0AE3">
        <w:rPr>
          <w:lang w:val="en-GB"/>
        </w:rPr>
        <w:instrText xml:space="preserve"> ADDIN ZOTERO_ITEM CSL_CITATION {"citationID":"VzA8Enwr","properties":{"formattedCitation":"[61]","plainCitation":"[6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4E0AE3" w:rsidRPr="004E0AE3">
        <w:t>[61]</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B71EC1">
        <w:rPr>
          <w:lang w:val="en-GB"/>
        </w:rPr>
        <w:t>4</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8"/>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9"/>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4E1C7B6D"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4E0AE3">
        <w:rPr>
          <w:lang w:val="en-GB"/>
        </w:rPr>
        <w:instrText xml:space="preserve"> ADDIN ZOTERO_ITEM CSL_CITATION {"citationID":"wVEa3pUb","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4E0AE3" w:rsidRPr="004E0AE3">
        <w:t>[62]</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4E0AE3">
        <w:rPr>
          <w:color w:val="auto"/>
          <w:lang w:val="en-GB"/>
        </w:rPr>
        <w:instrText xml:space="preserve"> ADDIN ZOTERO_ITEM CSL_CITATION {"citationID":"zbrlHwQ0","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4E0AE3" w:rsidRPr="004E0AE3">
        <w:t>[62]</w:t>
      </w:r>
      <w:r w:rsidRPr="00621204">
        <w:rPr>
          <w:color w:val="auto"/>
          <w:lang w:val="en-GB"/>
        </w:rPr>
        <w:fldChar w:fldCharType="end"/>
      </w:r>
      <w:r w:rsidRPr="00621204">
        <w:rPr>
          <w:color w:val="auto"/>
          <w:lang w:val="en-GB"/>
        </w:rPr>
        <w:t>.</w:t>
      </w:r>
    </w:p>
    <w:p w14:paraId="33384DF2" w14:textId="519270A1" w:rsidR="00156BE9" w:rsidRPr="00621204" w:rsidRDefault="00156BE9" w:rsidP="00156BE9">
      <w:pPr>
        <w:pStyle w:val="MDPI41tablecaption"/>
        <w:rPr>
          <w:color w:val="auto"/>
          <w:lang w:val="en-GB"/>
        </w:rPr>
      </w:pPr>
      <w:r w:rsidRPr="00621204">
        <w:rPr>
          <w:b/>
          <w:color w:val="auto"/>
          <w:lang w:val="en-GB"/>
        </w:rPr>
        <w:t xml:space="preserve">Table </w:t>
      </w:r>
      <w:r w:rsidR="00B71EC1">
        <w:rPr>
          <w:b/>
          <w:color w:val="auto"/>
          <w:lang w:val="en-GB"/>
        </w:rPr>
        <w:t>4</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67635F49"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PxcFKsZ6","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4E0AE3" w:rsidRPr="004E0AE3">
              <w:t>[63]</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56C2BDDB"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4E0AE3">
              <w:rPr>
                <w:color w:val="auto"/>
                <w:lang w:val="en-GB"/>
              </w:rPr>
              <w:instrText xml:space="preserve"> ADDIN ZOTERO_ITEM CSL_CITATION {"citationID":"z47tbJsK","properties":{"formattedCitation":"[64]","plainCitation":"[6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4E0AE3" w:rsidRPr="004E0AE3">
              <w:t>[64]</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0814F9FA"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4E0AE3">
              <w:rPr>
                <w:color w:val="auto"/>
                <w:lang w:val="en-GB"/>
              </w:rPr>
              <w:instrText xml:space="preserve"> ADDIN ZOTERO_ITEM CSL_CITATION {"citationID":"9XtN6rve","properties":{"formattedCitation":"[62]","plainCitation":"[6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4E0AE3" w:rsidRPr="004E0AE3">
              <w:t>[62]</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2CE11473"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4E0AE3">
        <w:rPr>
          <w:lang w:val="en-GB"/>
        </w:rPr>
        <w:instrText xml:space="preserve"> ADDIN ZOTERO_ITEM CSL_CITATION {"citationID":"Vs1DCs3F","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4E0AE3" w:rsidRPr="004E0AE3">
        <w:t>[65]</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31"/>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6C7D44E4"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4E0AE3">
        <w:rPr>
          <w:color w:val="auto"/>
          <w:lang w:val="en-GB"/>
        </w:rPr>
        <w:instrText xml:space="preserve"> ADDIN ZOTERO_ITEM CSL_CITATION {"citationID":"XVIR1Aoj","properties":{"formattedCitation":"[65]","plainCitation":"[6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4E0AE3" w:rsidRPr="004E0AE3">
        <w:t>[65]</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w:t>
      </w:r>
      <w:proofErr w:type="spellStart"/>
      <w:r w:rsidRPr="005A63CA">
        <w:rPr>
          <w:color w:val="auto"/>
          <w:lang w:val="en-GB"/>
        </w:rPr>
        <w:t>PreCaTex</w:t>
      </w:r>
      <w:proofErr w:type="spellEnd"/>
      <w:r w:rsidRPr="005A63CA">
        <w:rPr>
          <w:color w:val="auto"/>
          <w:lang w:val="en-GB"/>
        </w:rPr>
        <w:t xml:space="preserve">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392173">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392173" w:rsidRPr="00392173">
        <w:t>[26]</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654CCEA1"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1863F1">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1863F1" w:rsidRPr="001863F1">
        <w:t>[32]</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w:t>
      </w:r>
      <w:proofErr w:type="spellStart"/>
      <w:r w:rsidR="00E52229" w:rsidRPr="005A63CA">
        <w:rPr>
          <w:lang w:val="en-GB"/>
        </w:rPr>
        <w:t>eCushion</w:t>
      </w:r>
      <w:proofErr w:type="spellEnd"/>
      <w:r w:rsidR="00E52229" w:rsidRPr="005A63CA">
        <w:rPr>
          <w:lang w:val="en-GB"/>
        </w:rPr>
        <w:t>” device</w:t>
      </w:r>
      <w:r w:rsidR="00EB315D" w:rsidRPr="005A63CA">
        <w:rPr>
          <w:lang w:val="en-GB"/>
        </w:rPr>
        <w:t xml:space="preserve"> which incorporated an “</w:t>
      </w:r>
      <w:proofErr w:type="spellStart"/>
      <w:r w:rsidR="00EB315D" w:rsidRPr="005A63CA">
        <w:rPr>
          <w:lang w:val="en-GB"/>
        </w:rPr>
        <w:t>eTextile</w:t>
      </w:r>
      <w:proofErr w:type="spellEnd"/>
      <w:r w:rsidR="00EB315D" w:rsidRPr="005A63CA">
        <w:rPr>
          <w:lang w:val="en-GB"/>
        </w:rPr>
        <w:t xml:space="preserv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C02D9D">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C02D9D" w:rsidRPr="00C02D9D">
        <w:t>[52]</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392173">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392173" w:rsidRPr="00392173">
        <w:t>[26]</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w:t>
      </w:r>
      <w:proofErr w:type="spellStart"/>
      <w:r w:rsidR="00A67D2B" w:rsidRPr="005A63CA">
        <w:rPr>
          <w:lang w:val="en-GB"/>
        </w:rPr>
        <w:t>PreCaTex</w:t>
      </w:r>
      <w:proofErr w:type="spellEnd"/>
      <w:r w:rsidR="00A67D2B" w:rsidRPr="005A63CA">
        <w:rPr>
          <w:lang w:val="en-GB"/>
        </w:rPr>
        <w:t>)</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31443F1"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4E0AE3">
        <w:rPr>
          <w:lang w:val="en-GB"/>
        </w:rPr>
        <w:instrText xml:space="preserve"> ADDIN ZOTERO_ITEM CSL_CITATION {"citationID":"mxsxeitF","properties":{"formattedCitation":"[66]","plainCitation":"[66]","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4E0AE3" w:rsidRPr="004E0AE3">
        <w:t>[66]</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 xml:space="preserve">load cell sensors can be found in Table </w:t>
      </w:r>
      <w:r w:rsidR="00922E1B">
        <w:rPr>
          <w:lang w:val="en-GB"/>
        </w:rPr>
        <w:t>5</w:t>
      </w:r>
      <w:r w:rsidR="00310F53" w:rsidRPr="00621204">
        <w:rPr>
          <w:lang w:val="en-GB"/>
        </w:rPr>
        <w:t xml:space="preserve"> below.</w:t>
      </w:r>
    </w:p>
    <w:p w14:paraId="0DAAB873" w14:textId="763F9CF4" w:rsidR="0034017D" w:rsidRPr="00621204" w:rsidRDefault="0034017D" w:rsidP="0034017D">
      <w:pPr>
        <w:pStyle w:val="MDPI41tablecaption"/>
        <w:rPr>
          <w:color w:val="auto"/>
          <w:lang w:val="en-GB"/>
        </w:rPr>
      </w:pPr>
      <w:r w:rsidRPr="00621204">
        <w:rPr>
          <w:b/>
          <w:color w:val="auto"/>
          <w:lang w:val="en-GB"/>
        </w:rPr>
        <w:t xml:space="preserve">Table </w:t>
      </w:r>
      <w:r w:rsidR="00B71EC1">
        <w:rPr>
          <w:b/>
          <w:color w:val="auto"/>
          <w:lang w:val="en-GB"/>
        </w:rPr>
        <w:t>5</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5454E3D7"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4E0AE3">
              <w:rPr>
                <w:color w:val="auto"/>
                <w:lang w:val="en-GB"/>
              </w:rPr>
              <w:instrText xml:space="preserve"> ADDIN ZOTERO_ITEM CSL_CITATION {"citationID":"YOLQGZ48","properties":{"formattedCitation":"[63]","plainCitation":"[6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4E0AE3" w:rsidRPr="004E0AE3">
              <w:t>[63]</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51031F69"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5C5387">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5C5387" w:rsidRPr="005C5387">
              <w:t>[31]</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4E4E2DDE"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5C5387">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5C5387" w:rsidRPr="005C5387">
        <w:t>[31]</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556382">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556382" w:rsidRPr="00556382">
        <w:t>[23]</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38F5F77F"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4E0AE3">
        <w:rPr>
          <w:lang w:val="en-GB"/>
        </w:rPr>
        <w:instrText xml:space="preserve"> ADDIN ZOTERO_ITEM CSL_CITATION {"citationID":"snQR9O3i","properties":{"formattedCitation":"[67]","plainCitation":"[6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4E0AE3" w:rsidRPr="004E0AE3">
        <w:t>[67]</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 xml:space="preserve">Table </w:t>
      </w:r>
      <w:r w:rsidR="00922E1B">
        <w:rPr>
          <w:lang w:val="en-GB"/>
        </w:rPr>
        <w:t>6</w:t>
      </w:r>
      <w:r w:rsidR="005A63CA" w:rsidRPr="00171630">
        <w:rPr>
          <w:lang w:val="en-GB"/>
        </w:rPr>
        <w:t xml:space="preserve"> shows two commercially available flex sensors along with their technical specifications.</w:t>
      </w:r>
    </w:p>
    <w:p w14:paraId="5DB53964" w14:textId="5B823FEF" w:rsidR="009511E3" w:rsidRPr="00621204" w:rsidRDefault="009511E3" w:rsidP="009511E3">
      <w:pPr>
        <w:pStyle w:val="MDPI41tablecaption"/>
        <w:rPr>
          <w:color w:val="auto"/>
          <w:lang w:val="en-GB"/>
        </w:rPr>
      </w:pPr>
      <w:r w:rsidRPr="00621204">
        <w:rPr>
          <w:b/>
          <w:color w:val="auto"/>
          <w:lang w:val="en-GB"/>
        </w:rPr>
        <w:t xml:space="preserve">Table </w:t>
      </w:r>
      <w:r w:rsidR="00922E1B">
        <w:rPr>
          <w:b/>
          <w:color w:val="auto"/>
          <w:lang w:val="en-GB"/>
        </w:rPr>
        <w:t>6</w:t>
      </w:r>
      <w:r w:rsidRPr="00621204">
        <w:rPr>
          <w:b/>
          <w:color w:val="auto"/>
          <w:lang w:val="en-GB"/>
        </w:rPr>
        <w:t>.</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40BE62B3"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4E0AE3">
              <w:rPr>
                <w:color w:val="auto"/>
                <w:lang w:val="en-GB"/>
              </w:rPr>
              <w:instrText xml:space="preserve"> ADDIN ZOTERO_ITEM CSL_CITATION {"citationID":"aZERCmoJ","properties":{"formattedCitation":"[68]","plainCitation":"[68]","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4E0AE3" w:rsidRPr="004E0AE3">
              <w:t>[68]</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07FAAC0D"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4E0AE3">
              <w:rPr>
                <w:color w:val="auto"/>
                <w:lang w:val="en-GB"/>
              </w:rPr>
              <w:instrText xml:space="preserve"> ADDIN ZOTERO_ITEM CSL_CITATION {"citationID":"kx8JCjut","properties":{"formattedCitation":"[69]","plainCitation":"[69]","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4E0AE3" w:rsidRPr="004E0AE3">
              <w:t>[69]</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2E6D577F" w:rsidR="009B2E14" w:rsidRPr="005A63CA" w:rsidRDefault="00D359E5" w:rsidP="00EC0EB0">
      <w:pPr>
        <w:pStyle w:val="MDPI31text"/>
        <w:rPr>
          <w:lang w:val="en-GB"/>
        </w:rPr>
      </w:pPr>
      <w:r w:rsidRPr="00621204">
        <w:rPr>
          <w:lang w:val="en-GB"/>
        </w:rPr>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83791F">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83791F" w:rsidRPr="0083791F">
        <w:t>[34]</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w:t>
      </w:r>
      <w:r w:rsidRPr="00621204">
        <w:rPr>
          <w:lang w:val="en-GB"/>
        </w:rPr>
        <w:lastRenderedPageBreak/>
        <w:t xml:space="preserve">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proofErr w:type="spellStart"/>
      <w:r w:rsidR="00AC4E36" w:rsidRPr="00FF70BC">
        <w:rPr>
          <w:lang w:val="en-GB"/>
        </w:rPr>
        <w:t>AbuTerkia</w:t>
      </w:r>
      <w:proofErr w:type="spellEnd"/>
      <w:r w:rsidR="00AC4E36" w:rsidRPr="00FF70BC">
        <w:rPr>
          <w:lang w:val="en-GB"/>
        </w:rPr>
        <w:t xml:space="preserve"> et al. </w:t>
      </w:r>
      <w:r w:rsidRPr="00FF70BC">
        <w:rPr>
          <w:lang w:val="en-GB"/>
        </w:rPr>
        <w:fldChar w:fldCharType="begin"/>
      </w:r>
      <w:r w:rsidR="00644FD7">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644FD7" w:rsidRPr="00644FD7">
        <w:t>[51]</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w:t>
      </w:r>
      <w:proofErr w:type="spellStart"/>
      <w:r w:rsidR="00830B48" w:rsidRPr="005A63CA">
        <w:rPr>
          <w:color w:val="auto"/>
          <w:lang w:val="en-GB"/>
        </w:rPr>
        <w:t>OpenPose</w:t>
      </w:r>
      <w:proofErr w:type="spellEnd"/>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4AE641B8"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4E0AE3">
        <w:rPr>
          <w:lang w:val="en-GB"/>
        </w:rPr>
        <w:instrText xml:space="preserve"> ADDIN ZOTERO_ITEM CSL_CITATION {"citationID":"9zbzIqDZ","properties":{"formattedCitation":"[70]","plainCitation":"[70]","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4E0AE3" w:rsidRPr="004E0AE3">
        <w:t>[70]</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1B51AE">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1B51AE" w:rsidRPr="001B51AE">
        <w:t>[45]</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w:t>
      </w:r>
      <w:proofErr w:type="spellStart"/>
      <w:r w:rsidR="00653748" w:rsidRPr="005A63CA">
        <w:rPr>
          <w:lang w:val="en-GB"/>
        </w:rPr>
        <w:t>OpenPose</w:t>
      </w:r>
      <w:proofErr w:type="spellEnd"/>
      <w:r w:rsidR="00653748" w:rsidRPr="005A63CA">
        <w:rPr>
          <w:lang w:val="en-GB"/>
        </w:rPr>
        <w:t xml:space="preserv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361D9265"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1900EB">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1900EB" w:rsidRPr="001900EB">
        <w:t>[46]</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36251608"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C02D9D">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C02D9D" w:rsidRPr="00C02D9D">
        <w:t>[52]</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8B7C55">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8B7C55" w:rsidRPr="008B7C55">
        <w:t>[25]</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1863F1">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1863F1" w:rsidRPr="001863F1">
        <w:t>[32]</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3935AB">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3935AB" w:rsidRPr="003935AB">
        <w:t>[41]</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6F1FD4">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6F1FD4" w:rsidRPr="006F1FD4">
        <w:t>[43]</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4E0AE3">
        <w:rPr>
          <w:lang w:val="en-GB"/>
        </w:rPr>
        <w:instrText xml:space="preserve"> ADDIN ZOTERO_ITEM CSL_CITATION {"citationID":"g6XQK4ny","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4E0AE3" w:rsidRPr="004E0AE3">
        <w:t>[71]</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C45B54">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C45B54" w:rsidRPr="00C45B54">
        <w:t>[24]</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w:t>
      </w:r>
      <w:proofErr w:type="spellStart"/>
      <w:r w:rsidRPr="005A63CA">
        <w:rPr>
          <w:lang w:val="en-GB"/>
        </w:rPr>
        <w:t>LightGBM</w:t>
      </w:r>
      <w:proofErr w:type="spellEnd"/>
      <w:r w:rsidRPr="005A63CA">
        <w:rPr>
          <w:lang w:val="en-GB"/>
        </w:rPr>
        <w:t xml:space="preserve"> machine learning algorithm</w:t>
      </w:r>
      <w:r w:rsidR="002644CF" w:rsidRPr="005A63CA">
        <w:rPr>
          <w:lang w:val="en-GB"/>
        </w:rPr>
        <w:t>.</w:t>
      </w:r>
      <w:r w:rsidRPr="005A63CA">
        <w:rPr>
          <w:lang w:val="en-GB"/>
        </w:rPr>
        <w:t xml:space="preserve"> Wang et al. </w:t>
      </w:r>
      <w:r w:rsidRPr="005A63CA">
        <w:rPr>
          <w:lang w:val="en-GB"/>
        </w:rPr>
        <w:fldChar w:fldCharType="begin"/>
      </w:r>
      <w:r w:rsidR="004E0AE3">
        <w:rPr>
          <w:lang w:val="en-GB"/>
        </w:rPr>
        <w:instrText xml:space="preserve"> ADDIN ZOTERO_ITEM CSL_CITATION {"citationID":"rPjymtlO","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4E0AE3" w:rsidRPr="004E0AE3">
        <w:t>[72]</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classified. Fan et al. </w:t>
      </w:r>
      <w:r w:rsidRPr="005A63CA">
        <w:rPr>
          <w:lang w:val="en-GB"/>
        </w:rPr>
        <w:fldChar w:fldCharType="begin"/>
      </w:r>
      <w:r w:rsidR="00A92220">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A92220" w:rsidRPr="00A92220">
        <w:t>[44]</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w:t>
      </w:r>
      <w:r w:rsidR="00922E1B">
        <w:rPr>
          <w:lang w:val="en-GB"/>
        </w:rPr>
        <w:t>7</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lastRenderedPageBreak/>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09BDB4B3"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F1FD4">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F1FD4" w:rsidRPr="006F1FD4">
        <w:t>[43]</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4E0AE3">
        <w:rPr>
          <w:color w:val="auto"/>
          <w:lang w:val="en-GB"/>
        </w:rPr>
        <w:instrText xml:space="preserve"> ADDIN ZOTERO_ITEM CSL_CITATION {"citationID":"r1ikZX5P","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4E0AE3" w:rsidRPr="004E0AE3">
        <w:t>[71]</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C112432" w:rsidR="00AF40AD" w:rsidRPr="00621204" w:rsidRDefault="00AF40AD" w:rsidP="00AF40AD">
      <w:pPr>
        <w:pStyle w:val="MDPI41tablecaption"/>
        <w:rPr>
          <w:lang w:val="en-GB"/>
        </w:rPr>
      </w:pPr>
      <w:r w:rsidRPr="00621204">
        <w:rPr>
          <w:b/>
          <w:lang w:val="en-GB"/>
        </w:rPr>
        <w:t xml:space="preserve">Table </w:t>
      </w:r>
      <w:r w:rsidR="00922E1B">
        <w:rPr>
          <w:b/>
          <w:lang w:val="en-GB"/>
        </w:rPr>
        <w:t>7</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9D106C1"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C02D9D">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C02D9D" w:rsidRPr="00C02D9D">
              <w:t>[52]</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589952F5"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8B7C55">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8B7C55" w:rsidRPr="008B7C55">
              <w:t>[25]</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41AF4762"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1863F1">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1863F1" w:rsidRPr="001863F1">
              <w:t>[32]</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2BE57263"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3935AB">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3935AB" w:rsidRPr="003935AB">
              <w:t>[41]</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286877E3"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6F1FD4">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6F1FD4" w:rsidRPr="006F1FD4">
              <w:t>[43]</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16D67A90"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4E0AE3">
              <w:rPr>
                <w:lang w:val="en-GB"/>
              </w:rPr>
              <w:instrText xml:space="preserve"> ADDIN ZOTERO_ITEM CSL_CITATION {"citationID":"dWLOO0lR","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4E0AE3" w:rsidRPr="004E0AE3">
              <w:t>[71]</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60550692"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C45B54">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C45B54" w:rsidRPr="00C45B54">
              <w:t>[24]</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3F9BF9E"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4E0AE3">
              <w:rPr>
                <w:lang w:val="en-GB"/>
              </w:rPr>
              <w:instrText xml:space="preserve"> ADDIN ZOTERO_ITEM CSL_CITATION {"citationID":"MJaKl07D","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4E0AE3" w:rsidRPr="004E0AE3">
              <w:t>[72]</w:t>
            </w:r>
            <w:r w:rsidRPr="00621204">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1BB48EE5"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A92220">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A92220" w:rsidRPr="00A92220">
              <w:t>[44]</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A078C7C"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8A711E">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8A711E" w:rsidRPr="008A711E">
        <w:t>[37]</w:t>
      </w:r>
      <w:r w:rsidR="006D532E" w:rsidRPr="005A63CA">
        <w:rPr>
          <w:lang w:val="en-GB"/>
        </w:rPr>
        <w:fldChar w:fldCharType="end"/>
      </w:r>
      <w:r w:rsidR="00AF40AD" w:rsidRPr="005A63CA">
        <w:rPr>
          <w:lang w:val="en-GB"/>
        </w:rPr>
        <w:t xml:space="preserve"> integrated 19 different FSRs into the seating cushion and used the Simple Logistic </w:t>
      </w:r>
      <w:r w:rsidR="00AF40AD" w:rsidRPr="00844C5F">
        <w:rPr>
          <w:color w:val="auto"/>
          <w:lang w:val="en-GB"/>
        </w:rPr>
        <w:t>Regression ML algorithm to achieve 78% accuracy in classifying 10 different postures.</w:t>
      </w:r>
      <w:r w:rsidR="00086885" w:rsidRPr="00844C5F">
        <w:rPr>
          <w:color w:val="auto"/>
          <w:lang w:val="en-GB"/>
        </w:rPr>
        <w:t xml:space="preserve"> Martínez-Estrada et al.</w:t>
      </w:r>
      <w:r w:rsidR="00617189" w:rsidRPr="00844C5F">
        <w:rPr>
          <w:color w:val="auto"/>
          <w:lang w:val="en-GB"/>
        </w:rPr>
        <w:t xml:space="preserve"> </w:t>
      </w:r>
      <w:r w:rsidR="00617189" w:rsidRPr="00844C5F">
        <w:rPr>
          <w:color w:val="auto"/>
          <w:lang w:val="en-GB"/>
        </w:rPr>
        <w:fldChar w:fldCharType="begin"/>
      </w:r>
      <w:r w:rsidR="00392173" w:rsidRPr="00844C5F">
        <w:rPr>
          <w:color w:val="auto"/>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844C5F">
        <w:rPr>
          <w:color w:val="auto"/>
          <w:lang w:val="en-GB"/>
        </w:rPr>
        <w:fldChar w:fldCharType="separate"/>
      </w:r>
      <w:r w:rsidR="00392173" w:rsidRPr="00844C5F">
        <w:rPr>
          <w:color w:val="auto"/>
        </w:rPr>
        <w:t>[26]</w:t>
      </w:r>
      <w:r w:rsidR="00617189" w:rsidRPr="00844C5F">
        <w:rPr>
          <w:color w:val="auto"/>
          <w:lang w:val="en-GB"/>
        </w:rPr>
        <w:fldChar w:fldCharType="end"/>
      </w:r>
      <w:r w:rsidR="000A35E5" w:rsidRPr="00844C5F">
        <w:rPr>
          <w:color w:val="auto"/>
          <w:lang w:val="en-GB"/>
        </w:rPr>
        <w:t xml:space="preserve"> placed 6 textile sensors on the backrest and </w:t>
      </w:r>
      <w:r w:rsidR="00E87703" w:rsidRPr="00844C5F">
        <w:rPr>
          <w:color w:val="auto"/>
          <w:lang w:val="en-GB"/>
        </w:rPr>
        <w:t xml:space="preserve">an additional 4 </w:t>
      </w:r>
      <w:r w:rsidR="000A35E5" w:rsidRPr="00844C5F">
        <w:rPr>
          <w:color w:val="auto"/>
          <w:lang w:val="en-GB"/>
        </w:rPr>
        <w:t>sensors on the seating cushion</w:t>
      </w:r>
      <w:r w:rsidR="00E87703" w:rsidRPr="00844C5F">
        <w:rPr>
          <w:color w:val="auto"/>
          <w:lang w:val="en-GB"/>
        </w:rPr>
        <w:t xml:space="preserve"> in order to classify 8 sitting postures as show in Figure 7a.</w:t>
      </w:r>
      <w:r w:rsidR="00AF40AD" w:rsidRPr="00844C5F">
        <w:rPr>
          <w:color w:val="auto"/>
          <w:lang w:val="en-GB"/>
        </w:rPr>
        <w:t xml:space="preserve"> Tsai et al. </w:t>
      </w:r>
      <w:r w:rsidR="006D532E" w:rsidRPr="00844C5F">
        <w:rPr>
          <w:color w:val="auto"/>
          <w:lang w:val="en-GB"/>
        </w:rPr>
        <w:fldChar w:fldCharType="begin"/>
      </w:r>
      <w:r w:rsidR="00E85968" w:rsidRPr="00844C5F">
        <w:rPr>
          <w:color w:val="auto"/>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844C5F">
        <w:rPr>
          <w:color w:val="auto"/>
          <w:lang w:val="en-GB"/>
        </w:rPr>
        <w:fldChar w:fldCharType="separate"/>
      </w:r>
      <w:r w:rsidR="00E85968" w:rsidRPr="00844C5F">
        <w:rPr>
          <w:color w:val="auto"/>
        </w:rPr>
        <w:t>[40]</w:t>
      </w:r>
      <w:r w:rsidR="006D532E" w:rsidRPr="00844C5F">
        <w:rPr>
          <w:color w:val="auto"/>
          <w:lang w:val="en-GB"/>
        </w:rPr>
        <w:fldChar w:fldCharType="end"/>
      </w:r>
      <w:r w:rsidR="00AF40AD" w:rsidRPr="00844C5F">
        <w:rPr>
          <w:color w:val="auto"/>
          <w:lang w:val="en-GB"/>
        </w:rPr>
        <w:t xml:space="preserve"> used 13 pressure sensors to classify 10 sitting postures and was able to</w:t>
      </w:r>
      <w:r w:rsidR="00AF40AD" w:rsidRPr="005A63CA">
        <w:rPr>
          <w:lang w:val="en-GB"/>
        </w:rPr>
        <w:t xml:space="preserve"> achieve an accuracy of 99.10% using the SVM algorithm. </w:t>
      </w:r>
      <w:proofErr w:type="spellStart"/>
      <w:r w:rsidR="00AF40AD" w:rsidRPr="005A63CA">
        <w:rPr>
          <w:lang w:val="en-GB"/>
        </w:rPr>
        <w:t>Aminosharieh</w:t>
      </w:r>
      <w:proofErr w:type="spellEnd"/>
      <w:r w:rsidR="00AF40AD" w:rsidRPr="005A63CA">
        <w:rPr>
          <w:lang w:val="en-GB"/>
        </w:rPr>
        <w:t xml:space="preserve"> Najafi et al. </w:t>
      </w:r>
      <w:r w:rsidR="006D532E" w:rsidRPr="005A63CA">
        <w:rPr>
          <w:lang w:val="en-GB"/>
        </w:rPr>
        <w:fldChar w:fldCharType="begin"/>
      </w:r>
      <w:r w:rsidR="0033798B">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33798B" w:rsidRPr="0033798B">
        <w:t>[28]</w:t>
      </w:r>
      <w:r w:rsidR="006D532E" w:rsidRPr="005A63CA">
        <w:rPr>
          <w:lang w:val="en-GB"/>
        </w:rPr>
        <w:fldChar w:fldCharType="end"/>
      </w:r>
      <w:r w:rsidR="00AF40AD" w:rsidRPr="005A63CA">
        <w:rPr>
          <w:lang w:val="en-GB"/>
        </w:rPr>
        <w:t xml:space="preserve"> applied 8 sensors (4 on the seating cushion and 4 on the back rest) and used EMN 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or reading in real-time. Luna-</w:t>
      </w:r>
      <w:proofErr w:type="spellStart"/>
      <w:r w:rsidR="00AF40AD" w:rsidRPr="005A63CA">
        <w:rPr>
          <w:lang w:val="en-GB"/>
        </w:rPr>
        <w:t>Perejón</w:t>
      </w:r>
      <w:proofErr w:type="spellEnd"/>
      <w:r w:rsidR="00AF40AD" w:rsidRPr="005A63CA">
        <w:rPr>
          <w:lang w:val="en-GB"/>
        </w:rPr>
        <w:t xml:space="preserve"> et al. </w:t>
      </w:r>
      <w:r w:rsidR="00AF40AD" w:rsidRPr="005A63CA">
        <w:rPr>
          <w:lang w:val="en-GB"/>
        </w:rPr>
        <w:fldChar w:fldCharType="begin"/>
      </w:r>
      <w:r w:rsidR="00F61507">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F61507" w:rsidRPr="00F61507">
        <w:t>[42]</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w:t>
      </w:r>
      <w:r w:rsidR="00922E1B">
        <w:rPr>
          <w:lang w:val="en-GB"/>
        </w:rPr>
        <w:t>8</w:t>
      </w:r>
      <w:r w:rsidR="005E13A8" w:rsidRPr="005A63CA">
        <w:rPr>
          <w:lang w:val="en-GB"/>
        </w:rPr>
        <w:t xml:space="preserve">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0137883"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AB256C">
        <w:rPr>
          <w:color w:val="auto"/>
          <w:lang w:val="en-GB"/>
        </w:rPr>
        <w:t xml:space="preserve">with </w:t>
      </w:r>
      <w:r w:rsidR="006B5A32" w:rsidRPr="00AB256C">
        <w:rPr>
          <w:color w:val="auto"/>
          <w:lang w:val="en-GB"/>
        </w:rPr>
        <w:t xml:space="preserve">10 Textile Pressure </w:t>
      </w:r>
      <w:r w:rsidR="007C3724" w:rsidRPr="00AB256C">
        <w:rPr>
          <w:color w:val="auto"/>
          <w:lang w:val="en-GB"/>
        </w:rPr>
        <w:t>sensor</w:t>
      </w:r>
      <w:r w:rsidR="003D0987" w:rsidRPr="00AB256C">
        <w:rPr>
          <w:color w:val="auto"/>
          <w:lang w:val="en-GB"/>
        </w:rPr>
        <w:t>s</w:t>
      </w:r>
      <w:r w:rsidR="006E7F32" w:rsidRPr="00AB256C">
        <w:rPr>
          <w:color w:val="auto"/>
          <w:lang w:val="en-GB"/>
        </w:rPr>
        <w:t>.</w:t>
      </w:r>
      <w:r w:rsidR="00564620" w:rsidRPr="00AB256C">
        <w:rPr>
          <w:color w:val="auto"/>
          <w:lang w:val="en-GB"/>
        </w:rPr>
        <w:t xml:space="preserve"> Reproduced</w:t>
      </w:r>
      <w:r w:rsidR="00564620" w:rsidRPr="005A63CA">
        <w:rPr>
          <w:color w:val="auto"/>
          <w:lang w:val="en-GB"/>
        </w:rPr>
        <w:t xml:space="preserve">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392173">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392173" w:rsidRPr="00392173">
        <w:t>[26]</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33798B">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33798B" w:rsidRPr="0033798B">
        <w:t>[28]</w:t>
      </w:r>
      <w:r w:rsidR="00404B08" w:rsidRPr="005A63CA">
        <w:rPr>
          <w:color w:val="auto"/>
          <w:lang w:val="en-GB"/>
        </w:rPr>
        <w:fldChar w:fldCharType="end"/>
      </w:r>
      <w:r w:rsidR="000D19E9" w:rsidRPr="005A63CA">
        <w:rPr>
          <w:color w:val="auto"/>
          <w:lang w:val="en-GB"/>
        </w:rPr>
        <w:t xml:space="preserve">. </w:t>
      </w:r>
    </w:p>
    <w:p w14:paraId="7A548CF8" w14:textId="53C9CEA9" w:rsidR="00AF40AD" w:rsidRPr="00621204" w:rsidRDefault="00AF40AD" w:rsidP="00AF40AD">
      <w:pPr>
        <w:pStyle w:val="MDPI41tablecaption"/>
        <w:rPr>
          <w:lang w:val="en-GB"/>
        </w:rPr>
      </w:pPr>
      <w:r w:rsidRPr="00621204">
        <w:rPr>
          <w:b/>
          <w:lang w:val="en-GB"/>
        </w:rPr>
        <w:t xml:space="preserve">Table </w:t>
      </w:r>
      <w:r w:rsidR="00922E1B">
        <w:rPr>
          <w:b/>
          <w:lang w:val="en-GB"/>
        </w:rPr>
        <w:t>8</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679021A2"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w:t>
            </w:r>
            <w:proofErr w:type="spellStart"/>
            <w:r w:rsidR="009779BE" w:rsidRPr="009779BE">
              <w:rPr>
                <w:lang w:val="en-GB"/>
              </w:rPr>
              <w:t>PreCaTex</w:t>
            </w:r>
            <w:proofErr w:type="spellEnd"/>
            <w:r w:rsidR="009779BE" w:rsidRPr="009779BE">
              <w:rPr>
                <w:lang w:val="en-GB"/>
              </w:rPr>
              <w:t>)</w:t>
            </w:r>
            <w:r w:rsidR="009779BE">
              <w:rPr>
                <w:lang w:val="en-GB"/>
              </w:rPr>
              <w:t xml:space="preserve"> </w:t>
            </w:r>
            <w:r w:rsidR="009779BE">
              <w:rPr>
                <w:lang w:val="en-GB"/>
              </w:rPr>
              <w:fldChar w:fldCharType="begin"/>
            </w:r>
            <w:r w:rsidR="00392173">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392173" w:rsidRPr="00392173">
              <w:t>[26]</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2AA96959"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8A711E">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8A711E" w:rsidRPr="008A711E">
              <w:t>[37]</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3F772203"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AE18FA">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AE18FA" w:rsidRPr="00AE18FA">
              <w:t>[2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67357DF8"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33798B">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33798B" w:rsidRPr="0033798B">
              <w:t>[28]</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9ACFFB6"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1511F">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1511F" w:rsidRPr="0051511F">
              <w:t>[35]</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030ED2E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D014AD">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D014AD" w:rsidRPr="00D014AD">
              <w:t>[36]</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F6CCC47"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A601B8">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A601B8" w:rsidRPr="00A601B8">
              <w:t>[38]</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1C02362B"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6C1282">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6C1282" w:rsidRPr="006C1282">
              <w:t>[39]</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8086162"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E85968">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E85968" w:rsidRPr="00E85968">
              <w:t>[40]</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3D22CC9B"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F61507">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F61507" w:rsidRPr="00F61507">
              <w:t>[42]</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BDD767F"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1900EB">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1900EB" w:rsidRPr="001900EB">
              <w:t>[46]</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7F30D20"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4E0AE3">
              <w:rPr>
                <w:lang w:val="en-GB"/>
              </w:rPr>
              <w:instrText xml:space="preserve"> ADDIN ZOTERO_ITEM CSL_CITATION {"citationID":"EMq2qBtM","properties":{"formattedCitation":"[73]","plainCitation":"[7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4E0AE3" w:rsidRPr="004E0AE3">
              <w:t>[73]</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6DC71AF1"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B85800">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B85800" w:rsidRPr="00B85800">
              <w:t>[50]</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455AC09D"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644FD7">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644FD7" w:rsidRPr="00644FD7">
              <w:t>[51]</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5C7E2BE3"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275339">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275339" w:rsidRPr="00275339">
              <w:t>[53]</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4356F6F9"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804386">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804386" w:rsidRPr="00804386">
              <w:t>[54]</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B93F9"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42250C">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42250C" w:rsidRPr="0042250C">
              <w:t>[55]</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1AED666E"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4E0AE3">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4E0AE3" w:rsidRPr="004E0AE3">
              <w:t>[56]</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73AECDF8" w14:textId="77777777" w:rsidR="00071E79" w:rsidRPr="00621204" w:rsidRDefault="00071E79" w:rsidP="00E3177A">
      <w:pPr>
        <w:pStyle w:val="MDPI31text"/>
        <w:rPr>
          <w:lang w:val="en-GB"/>
        </w:rPr>
      </w:pPr>
    </w:p>
    <w:p w14:paraId="03E7CB2A" w14:textId="5453B856" w:rsidR="007E17D5" w:rsidRPr="00621204" w:rsidRDefault="00740AB3" w:rsidP="00740AB3">
      <w:pPr>
        <w:pStyle w:val="MDPI22heading2"/>
        <w:rPr>
          <w:noProof w:val="0"/>
          <w:lang w:val="en-GB"/>
        </w:rPr>
      </w:pPr>
      <w:r w:rsidRPr="00621204">
        <w:rPr>
          <w:noProof w:val="0"/>
          <w:lang w:val="en-GB"/>
        </w:rPr>
        <w:t>4.</w:t>
      </w:r>
      <w:r w:rsidR="005D68DD">
        <w:rPr>
          <w:noProof w:val="0"/>
          <w:lang w:val="en-GB"/>
        </w:rPr>
        <w:t xml:space="preserve">3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 xml:space="preserve">within certain industries. It was projected that by the year 2030, there would be over 50 </w:t>
      </w:r>
      <w:r w:rsidRPr="005A63CA">
        <w:rPr>
          <w:lang w:val="en-GB"/>
        </w:rPr>
        <w:lastRenderedPageBreak/>
        <w:t>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13758268"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AE18FA">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AE18FA" w:rsidRPr="00AE18FA">
        <w:t>[2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w:t>
      </w:r>
      <w:r w:rsidR="00421E31">
        <w:rPr>
          <w:lang w:val="en-GB"/>
        </w:rPr>
        <w:t>O</w:t>
      </w:r>
      <w:r w:rsidR="007E17D5" w:rsidRPr="005A63CA">
        <w:rPr>
          <w:lang w:val="en-GB"/>
        </w:rPr>
        <w:t xml:space="preserve">ther studies such as </w:t>
      </w:r>
      <w:r w:rsidR="00A95AB6" w:rsidRPr="005A63CA">
        <w:rPr>
          <w:lang w:val="en-GB"/>
        </w:rPr>
        <w:fldChar w:fldCharType="begin"/>
      </w:r>
      <w:r w:rsidR="00275339">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275339" w:rsidRPr="00275339">
        <w:t>[53]</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42250C">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42250C" w:rsidRPr="0042250C">
        <w:t>[55]</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133EAA77" w:rsidR="002926F8" w:rsidRPr="00621204" w:rsidRDefault="00740AB3" w:rsidP="00740AB3">
      <w:pPr>
        <w:pStyle w:val="MDPI22heading2"/>
        <w:rPr>
          <w:noProof w:val="0"/>
          <w:lang w:val="en-GB"/>
        </w:rPr>
      </w:pPr>
      <w:r w:rsidRPr="00621204">
        <w:rPr>
          <w:noProof w:val="0"/>
          <w:lang w:val="en-GB"/>
        </w:rPr>
        <w:t>4.</w:t>
      </w:r>
      <w:r w:rsidR="005D68DD">
        <w:rPr>
          <w:noProof w:val="0"/>
          <w:lang w:val="en-GB"/>
        </w:rPr>
        <w:t>4</w:t>
      </w:r>
      <w:r w:rsidRPr="00621204">
        <w:rPr>
          <w:noProof w:val="0"/>
          <w:lang w:val="en-GB"/>
        </w:rPr>
        <w:t xml:space="preserve"> </w:t>
      </w:r>
      <w:r w:rsidR="002926F8" w:rsidRPr="00621204">
        <w:rPr>
          <w:noProof w:val="0"/>
          <w:lang w:val="en-GB"/>
        </w:rPr>
        <w:t>User Feedback System</w:t>
      </w:r>
    </w:p>
    <w:p w14:paraId="07F79FFD" w14:textId="761E52CE" w:rsidR="00276665" w:rsidRDefault="002926F8" w:rsidP="00713407">
      <w:pPr>
        <w:pStyle w:val="MDPI31text"/>
        <w:rPr>
          <w:lang w:val="en-GB"/>
        </w:rPr>
      </w:pPr>
      <w:r w:rsidRPr="00621204">
        <w:rPr>
          <w:lang w:val="en-GB"/>
        </w:rP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C339C1">
        <w:rPr>
          <w:color w:val="FF0000"/>
          <w:lang w:val="en-GB"/>
        </w:rPr>
        <w:t>3</w:t>
      </w:r>
      <w:r w:rsidR="00C339C1" w:rsidRPr="00C339C1">
        <w:rPr>
          <w:color w:val="FF0000"/>
          <w:lang w:val="en-GB"/>
        </w:rPr>
        <w:t>2</w:t>
      </w:r>
      <w:r w:rsidRPr="00C339C1">
        <w:rPr>
          <w:color w:val="FF0000"/>
          <w:lang w:val="en-GB"/>
        </w:rPr>
        <w:t>% (1</w:t>
      </w:r>
      <w:r w:rsidR="00C339C1" w:rsidRPr="00C339C1">
        <w:rPr>
          <w:color w:val="FF0000"/>
          <w:lang w:val="en-GB"/>
        </w:rPr>
        <w:t>1</w:t>
      </w:r>
      <w:r w:rsidRPr="00C339C1">
        <w:rPr>
          <w:color w:val="FF0000"/>
          <w:lang w:val="en-GB"/>
        </w:rPr>
        <w:t>)</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140170">
        <w:rPr>
          <w:lang w:val="en-GB"/>
        </w:rPr>
        <w:instrText xml:space="preserve"> ADDIN ZOTERO_ITEM CSL_CITATION {"citationID":"LddtncA6","properties":{"formattedCitation":"[27,29,36,43,54]","plainCitation":"[27,29,36,43,54]","dontUpdate":true,"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804386" w:rsidRPr="00804386">
        <w:t>[27,36,43,54]</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4E0AE3">
        <w:rPr>
          <w:lang w:val="en-GB"/>
        </w:rPr>
        <w:instrText xml:space="preserve"> ADDIN ZOTERO_ITEM CSL_CITATION {"citationID":"fflZDuek","properties":{"formattedCitation":"[40,45,53,72]","plainCitation":"[40,45,53,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4E0AE3" w:rsidRPr="004E0AE3">
        <w:t>[40,45,53,72]</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4E0AE3">
        <w:rPr>
          <w:lang w:val="en-GB"/>
        </w:rPr>
        <w:instrText xml:space="preserve"> ADDIN ZOTERO_ITEM CSL_CITATION {"citationID":"qiO0vPvK","properties":{"formattedCitation":"[71]","plainCitation":"[7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4E0AE3" w:rsidRPr="004E0AE3">
        <w:t>[71]</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276665">
        <w:rPr>
          <w:lang w:val="en-GB"/>
        </w:rPr>
        <w:t>.</w:t>
      </w:r>
    </w:p>
    <w:p w14:paraId="5BFEB695" w14:textId="19AA8E62" w:rsidR="00D62CA5" w:rsidRPr="00437E80" w:rsidRDefault="00C11687" w:rsidP="00D62CA5">
      <w:pPr>
        <w:pStyle w:val="MDPI21heading1"/>
        <w:rPr>
          <w:color w:val="FF0000"/>
        </w:rPr>
      </w:pPr>
      <w:r w:rsidRPr="00437E80">
        <w:rPr>
          <w:color w:val="FF0000"/>
        </w:rPr>
        <w:t xml:space="preserve">5. </w:t>
      </w:r>
      <w:r w:rsidR="00713407" w:rsidRPr="00437E80">
        <w:rPr>
          <w:color w:val="FF0000"/>
        </w:rPr>
        <w:t xml:space="preserve">Posture Detection and </w:t>
      </w:r>
      <w:r w:rsidR="00731DCA" w:rsidRPr="00437E80">
        <w:rPr>
          <w:color w:val="FF0000"/>
        </w:rPr>
        <w:t xml:space="preserve">its </w:t>
      </w:r>
      <w:commentRangeStart w:id="3"/>
      <w:r w:rsidR="00731DCA" w:rsidRPr="00437E80">
        <w:rPr>
          <w:color w:val="FF0000"/>
        </w:rPr>
        <w:t>tech</w:t>
      </w:r>
      <w:r w:rsidR="00C042FB" w:rsidRPr="00437E80">
        <w:rPr>
          <w:color w:val="FF0000"/>
        </w:rPr>
        <w:t>niques</w:t>
      </w:r>
      <w:commentRangeEnd w:id="3"/>
      <w:r w:rsidR="00E308A2">
        <w:rPr>
          <w:rStyle w:val="CommentReference"/>
          <w:rFonts w:eastAsia="SimSun"/>
          <w:b w:val="0"/>
          <w:snapToGrid/>
          <w:lang w:val="en-GB" w:eastAsia="zh-CN" w:bidi="ar-SA"/>
        </w:rPr>
        <w:commentReference w:id="3"/>
      </w:r>
    </w:p>
    <w:p w14:paraId="2E0269B3" w14:textId="4AC33DFD" w:rsidR="00F82665" w:rsidRDefault="00FE204D" w:rsidP="00AD66D7">
      <w:pPr>
        <w:pStyle w:val="MDPI31text"/>
        <w:rPr>
          <w:color w:val="FF0000"/>
        </w:rPr>
      </w:pPr>
      <w:r w:rsidRPr="00813474">
        <w:rPr>
          <w:color w:val="FF0000"/>
        </w:rPr>
        <w:t xml:space="preserve">Posture detection </w:t>
      </w:r>
      <w:r w:rsidR="00437E80">
        <w:rPr>
          <w:color w:val="FF0000"/>
        </w:rPr>
        <w:t>plays</w:t>
      </w:r>
      <w:r w:rsidR="00C9745D">
        <w:rPr>
          <w:color w:val="FF0000"/>
        </w:rPr>
        <w:t xml:space="preserve"> a significant role</w:t>
      </w:r>
      <w:r w:rsidR="00813474">
        <w:rPr>
          <w:color w:val="FF0000"/>
        </w:rPr>
        <w:t xml:space="preserve"> among smart sensing chair </w:t>
      </w:r>
      <w:r w:rsidR="009771BC">
        <w:rPr>
          <w:color w:val="FF0000"/>
        </w:rPr>
        <w:t>systems</w:t>
      </w:r>
      <w:r w:rsidR="00813474" w:rsidRPr="00813474">
        <w:rPr>
          <w:color w:val="FF0000"/>
        </w:rPr>
        <w:t xml:space="preserve">. </w:t>
      </w:r>
      <w:r w:rsidR="00B21ADE">
        <w:rPr>
          <w:color w:val="FF0000"/>
        </w:rPr>
        <w:t>Furthermore,</w:t>
      </w:r>
      <w:r w:rsidR="00C9745D">
        <w:rPr>
          <w:color w:val="FF0000"/>
        </w:rPr>
        <w:t xml:space="preserve"> </w:t>
      </w:r>
      <w:r w:rsidR="00B21ADE">
        <w:rPr>
          <w:color w:val="FF0000"/>
        </w:rPr>
        <w:t xml:space="preserve">there </w:t>
      </w:r>
      <w:r w:rsidR="00C9745D" w:rsidRPr="00C9745D">
        <w:rPr>
          <w:color w:val="FF0000"/>
        </w:rPr>
        <w:t>are</w:t>
      </w:r>
      <w:r w:rsidR="00C9745D">
        <w:rPr>
          <w:color w:val="FF0000"/>
        </w:rPr>
        <w:t xml:space="preserve"> various techniques and</w:t>
      </w:r>
      <w:r w:rsidR="00C9745D" w:rsidRPr="00C9745D">
        <w:rPr>
          <w:color w:val="FF0000"/>
        </w:rPr>
        <w:t xml:space="preserve"> machine learning algorithms </w:t>
      </w:r>
      <w:r w:rsidR="003A65F0">
        <w:rPr>
          <w:color w:val="FF0000"/>
        </w:rPr>
        <w:t xml:space="preserve">being </w:t>
      </w:r>
      <w:r w:rsidR="00B21ADE">
        <w:rPr>
          <w:color w:val="FF0000"/>
        </w:rPr>
        <w:t>used</w:t>
      </w:r>
      <w:r w:rsidR="003A65F0">
        <w:rPr>
          <w:color w:val="FF0000"/>
        </w:rPr>
        <w:t xml:space="preserve"> to classify different sitting postures</w:t>
      </w:r>
      <w:r w:rsidR="00D868A0">
        <w:rPr>
          <w:color w:val="FF0000"/>
        </w:rPr>
        <w:t xml:space="preserve">, ranging from rule-based approaches to </w:t>
      </w:r>
      <w:r w:rsidR="00B21ADE">
        <w:rPr>
          <w:color w:val="FF0000"/>
        </w:rPr>
        <w:t>traditional statistical</w:t>
      </w:r>
      <w:r w:rsidR="00844C5F">
        <w:rPr>
          <w:color w:val="FF0000"/>
        </w:rPr>
        <w:t xml:space="preserve"> machine learning</w:t>
      </w:r>
      <w:r w:rsidR="00B21ADE">
        <w:rPr>
          <w:color w:val="FF0000"/>
        </w:rPr>
        <w:t xml:space="preserve"> models</w:t>
      </w:r>
      <w:r w:rsidR="003A65F0">
        <w:rPr>
          <w:color w:val="FF0000"/>
        </w:rPr>
        <w:t>.</w:t>
      </w:r>
    </w:p>
    <w:p w14:paraId="6269F74F" w14:textId="77777777" w:rsidR="00902E49" w:rsidRDefault="00902E49" w:rsidP="00AD66D7">
      <w:pPr>
        <w:pStyle w:val="MDPI31text"/>
        <w:rPr>
          <w:color w:val="FF0000"/>
        </w:rPr>
      </w:pPr>
    </w:p>
    <w:p w14:paraId="41837059" w14:textId="12C02136" w:rsidR="00D377B3" w:rsidRPr="0009645C" w:rsidRDefault="00B66B43" w:rsidP="00D377B3">
      <w:pPr>
        <w:pStyle w:val="MDPI22heading2"/>
        <w:rPr>
          <w:color w:val="FF0000"/>
        </w:rPr>
      </w:pPr>
      <w:r w:rsidRPr="0009645C">
        <w:rPr>
          <w:color w:val="FF0000"/>
        </w:rPr>
        <w:t xml:space="preserve">5.1 </w:t>
      </w:r>
      <w:r w:rsidR="00D377B3" w:rsidRPr="0009645C">
        <w:rPr>
          <w:color w:val="FF0000"/>
        </w:rPr>
        <w:t xml:space="preserve">Rule-Based </w:t>
      </w:r>
      <w:r w:rsidR="007C2C45" w:rsidRPr="0009645C">
        <w:rPr>
          <w:color w:val="FF0000"/>
        </w:rPr>
        <w:t>Systems</w:t>
      </w:r>
    </w:p>
    <w:p w14:paraId="6BCBA4A9" w14:textId="6B34A485" w:rsidR="00713475" w:rsidRDefault="00A06D8E" w:rsidP="00762E81">
      <w:pPr>
        <w:pStyle w:val="MDPI31text"/>
        <w:rPr>
          <w:color w:val="FF0000"/>
          <w:lang w:val="en-GB"/>
        </w:rPr>
      </w:pPr>
      <w:r w:rsidRPr="0009645C">
        <w:rPr>
          <w:color w:val="FF0000"/>
        </w:rPr>
        <w:t>A rule-based system</w:t>
      </w:r>
      <w:r w:rsidR="00673BE6" w:rsidRPr="0009645C">
        <w:rPr>
          <w:color w:val="FF0000"/>
        </w:rPr>
        <w:t xml:space="preserve"> </w:t>
      </w:r>
      <w:r w:rsidR="00CC42FE">
        <w:rPr>
          <w:color w:val="FF0000"/>
        </w:rPr>
        <w:t>normally</w:t>
      </w:r>
      <w:r w:rsidR="00673BE6" w:rsidRPr="0009645C">
        <w:rPr>
          <w:color w:val="FF0000"/>
        </w:rPr>
        <w:t xml:space="preserve"> </w:t>
      </w:r>
      <w:r w:rsidR="00D95866" w:rsidRPr="0009645C">
        <w:rPr>
          <w:color w:val="FF0000"/>
        </w:rPr>
        <w:t>consists</w:t>
      </w:r>
      <w:r w:rsidR="00673BE6" w:rsidRPr="0009645C">
        <w:rPr>
          <w:color w:val="FF0000"/>
        </w:rPr>
        <w:t xml:space="preserve"> of</w:t>
      </w:r>
      <w:r w:rsidR="005B7CD0" w:rsidRPr="0009645C">
        <w:rPr>
          <w:color w:val="FF0000"/>
        </w:rPr>
        <w:t xml:space="preserve"> a collection</w:t>
      </w:r>
      <w:r w:rsidR="00C744EE" w:rsidRPr="0009645C">
        <w:rPr>
          <w:color w:val="FF0000"/>
        </w:rPr>
        <w:t xml:space="preserve"> </w:t>
      </w:r>
      <w:r w:rsidR="005B7CD0" w:rsidRPr="0009645C">
        <w:rPr>
          <w:color w:val="FF0000"/>
        </w:rPr>
        <w:t xml:space="preserve">of </w:t>
      </w:r>
      <w:r w:rsidR="00C744EE" w:rsidRPr="0009645C">
        <w:rPr>
          <w:color w:val="FF0000"/>
        </w:rPr>
        <w:t>if</w:t>
      </w:r>
      <w:r w:rsidR="00673BE6" w:rsidRPr="0009645C">
        <w:rPr>
          <w:color w:val="FF0000"/>
        </w:rPr>
        <w:t>-else</w:t>
      </w:r>
      <w:r w:rsidR="00C744EE" w:rsidRPr="0009645C">
        <w:rPr>
          <w:color w:val="FF0000"/>
        </w:rPr>
        <w:t xml:space="preserve"> conditions</w:t>
      </w:r>
      <w:r w:rsidR="00723711" w:rsidRPr="0009645C">
        <w:rPr>
          <w:color w:val="FF0000"/>
        </w:rPr>
        <w:t xml:space="preserve"> or predefined rules</w:t>
      </w:r>
      <w:r w:rsidR="00C744EE" w:rsidRPr="0009645C">
        <w:rPr>
          <w:color w:val="FF0000"/>
        </w:rPr>
        <w:t xml:space="preserve"> </w:t>
      </w:r>
      <w:r w:rsidR="005B7CD0" w:rsidRPr="0009645C">
        <w:rPr>
          <w:color w:val="FF0000"/>
        </w:rPr>
        <w:t xml:space="preserve">which </w:t>
      </w:r>
      <w:r w:rsidR="00D95866" w:rsidRPr="0009645C">
        <w:rPr>
          <w:color w:val="FF0000"/>
        </w:rPr>
        <w:t>are</w:t>
      </w:r>
      <w:r w:rsidR="005B7CD0" w:rsidRPr="0009645C">
        <w:rPr>
          <w:color w:val="FF0000"/>
        </w:rPr>
        <w:t xml:space="preserve"> used to make </w:t>
      </w:r>
      <w:r w:rsidR="00723711" w:rsidRPr="0009645C">
        <w:rPr>
          <w:color w:val="FF0000"/>
        </w:rPr>
        <w:t>decisions based on the input</w:t>
      </w:r>
      <w:r w:rsidR="00421874" w:rsidRPr="0009645C">
        <w:rPr>
          <w:color w:val="FF0000"/>
        </w:rPr>
        <w:t xml:space="preserve"> provided</w:t>
      </w:r>
      <w:r w:rsidR="003D2C96" w:rsidRPr="0009645C">
        <w:rPr>
          <w:color w:val="FF0000"/>
        </w:rPr>
        <w:t xml:space="preserve"> </w:t>
      </w:r>
      <w:r w:rsidR="00B1151F" w:rsidRPr="0009645C">
        <w:rPr>
          <w:color w:val="FF0000"/>
        </w:rPr>
        <w:fldChar w:fldCharType="begin"/>
      </w:r>
      <w:r w:rsidR="00140170">
        <w:rPr>
          <w:color w:val="FF0000"/>
        </w:rPr>
        <w:instrText xml:space="preserve"> ADDIN ZOTERO_ITEM CSL_CITATION {"citationID":"OdNjbIUs","properties":{"formattedCitation":"[75]","plainCitation":"[75]","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B1151F" w:rsidRPr="0009645C">
        <w:rPr>
          <w:color w:val="FF0000"/>
        </w:rPr>
        <w:fldChar w:fldCharType="separate"/>
      </w:r>
      <w:r w:rsidR="00140170" w:rsidRPr="00140170">
        <w:t>[75]</w:t>
      </w:r>
      <w:r w:rsidR="00B1151F" w:rsidRPr="0009645C">
        <w:rPr>
          <w:color w:val="FF0000"/>
        </w:rPr>
        <w:fldChar w:fldCharType="end"/>
      </w:r>
      <w:r w:rsidR="00723711" w:rsidRPr="0009645C">
        <w:rPr>
          <w:color w:val="FF0000"/>
        </w:rPr>
        <w:t>.</w:t>
      </w:r>
      <w:r w:rsidR="00C744EE" w:rsidRPr="0009645C">
        <w:rPr>
          <w:color w:val="FF0000"/>
        </w:rPr>
        <w:t xml:space="preserve"> </w:t>
      </w:r>
      <w:r w:rsidR="005B340A" w:rsidRPr="0009645C">
        <w:rPr>
          <w:color w:val="FF0000"/>
        </w:rPr>
        <w:t xml:space="preserve">Certain studies employing the rule-based system for posture classification </w:t>
      </w:r>
      <w:r w:rsidR="00902859" w:rsidRPr="0009645C">
        <w:rPr>
          <w:color w:val="FF0000"/>
        </w:rPr>
        <w:t xml:space="preserve">generally establish certain data </w:t>
      </w:r>
      <w:r w:rsidR="00FB1B36" w:rsidRPr="0009645C">
        <w:rPr>
          <w:color w:val="FF0000"/>
        </w:rPr>
        <w:t>thresholds</w:t>
      </w:r>
      <w:r w:rsidR="00902859" w:rsidRPr="0009645C">
        <w:rPr>
          <w:color w:val="FF0000"/>
        </w:rPr>
        <w:t xml:space="preserve"> during the testing phase</w:t>
      </w:r>
      <w:r w:rsidR="00FB1B36" w:rsidRPr="0009645C">
        <w:rPr>
          <w:color w:val="FF0000"/>
        </w:rPr>
        <w:t xml:space="preserve">. This given threshold helps determine how each of each of the sensor reading </w:t>
      </w:r>
      <w:r w:rsidR="00932526" w:rsidRPr="0009645C">
        <w:rPr>
          <w:color w:val="FF0000"/>
        </w:rPr>
        <w:t>corresponds</w:t>
      </w:r>
      <w:r w:rsidR="00FB1B36" w:rsidRPr="0009645C">
        <w:rPr>
          <w:color w:val="FF0000"/>
        </w:rPr>
        <w:t xml:space="preserve"> to a specific sitting posture.</w:t>
      </w:r>
      <w:r w:rsidR="00932526" w:rsidRPr="0009645C">
        <w:rPr>
          <w:color w:val="FF0000"/>
        </w:rPr>
        <w:t xml:space="preserve"> </w:t>
      </w:r>
      <w:r w:rsidR="00932526" w:rsidRPr="0009645C">
        <w:rPr>
          <w:color w:val="FF0000"/>
          <w:lang w:val="en-GB"/>
        </w:rPr>
        <w:t xml:space="preserve">Overall, there were 7 studies found that incorporated the rule-based system for posture recognition </w:t>
      </w:r>
      <w:r w:rsidR="00932526" w:rsidRPr="0009645C">
        <w:rPr>
          <w:color w:val="FF0000"/>
          <w:lang w:val="en-GB"/>
        </w:rPr>
        <w:fldChar w:fldCharType="begin"/>
      </w:r>
      <w:r w:rsidR="00140170">
        <w:rPr>
          <w:color w:val="FF0000"/>
          <w:lang w:val="en-GB"/>
        </w:rPr>
        <w:instrText xml:space="preserve"> ADDIN ZOTERO_ITEM CSL_CITATION {"citationID":"1XD5zRWA","properties":{"formattedCitation":"[26,27,29,32,73,74]","plainCitation":"[26,27,29,32,73,74]","dontUpdate":true,"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932526" w:rsidRPr="0009645C">
        <w:rPr>
          <w:color w:val="FF0000"/>
          <w:lang w:val="en-GB"/>
        </w:rPr>
        <w:fldChar w:fldCharType="separate"/>
      </w:r>
      <w:r w:rsidR="00932526" w:rsidRPr="0009645C">
        <w:rPr>
          <w:color w:val="FF0000"/>
          <w:lang w:val="en-GB"/>
        </w:rPr>
        <w:t>[26,27,32,73,74]</w:t>
      </w:r>
      <w:r w:rsidR="00932526" w:rsidRPr="0009645C">
        <w:rPr>
          <w:color w:val="FF0000"/>
        </w:rPr>
        <w:fldChar w:fldCharType="end"/>
      </w:r>
      <w:r w:rsidR="00932526" w:rsidRPr="0009645C">
        <w:rPr>
          <w:color w:val="FF0000"/>
          <w:lang w:val="en-GB"/>
        </w:rPr>
        <w:t>.</w:t>
      </w:r>
    </w:p>
    <w:p w14:paraId="6A901338" w14:textId="77777777" w:rsidR="00902E49" w:rsidRPr="008D20B4" w:rsidRDefault="00902E49" w:rsidP="00762E81">
      <w:pPr>
        <w:pStyle w:val="MDPI31text"/>
        <w:rPr>
          <w:color w:val="FF0000"/>
          <w:lang w:val="en-GB"/>
        </w:rPr>
      </w:pPr>
    </w:p>
    <w:p w14:paraId="7BFD15D1" w14:textId="49E73742" w:rsidR="007200D0" w:rsidRPr="000808DB" w:rsidRDefault="00B66B43" w:rsidP="004A2B46">
      <w:pPr>
        <w:pStyle w:val="MDPI22heading2"/>
        <w:rPr>
          <w:color w:val="FF0000"/>
        </w:rPr>
      </w:pPr>
      <w:r w:rsidRPr="000808DB">
        <w:rPr>
          <w:color w:val="FF0000"/>
        </w:rPr>
        <w:t xml:space="preserve">5.2 </w:t>
      </w:r>
      <w:r w:rsidR="00B01ADB" w:rsidRPr="000808DB">
        <w:rPr>
          <w:color w:val="FF0000"/>
        </w:rPr>
        <w:t>Statistical</w:t>
      </w:r>
      <w:r w:rsidRPr="000808DB">
        <w:rPr>
          <w:color w:val="FF0000"/>
        </w:rPr>
        <w:t xml:space="preserve"> </w:t>
      </w:r>
      <w:r w:rsidR="00085407" w:rsidRPr="000808DB">
        <w:rPr>
          <w:color w:val="FF0000"/>
        </w:rPr>
        <w:t>Models</w:t>
      </w:r>
    </w:p>
    <w:p w14:paraId="5F75CBF3" w14:textId="703579B5" w:rsidR="00F82665" w:rsidRDefault="007200D0" w:rsidP="00AD66D7">
      <w:pPr>
        <w:pStyle w:val="MDPI31text"/>
        <w:rPr>
          <w:color w:val="FF0000"/>
          <w:lang w:val="en-GB"/>
        </w:rPr>
      </w:pPr>
      <w:r w:rsidRPr="000808DB">
        <w:rPr>
          <w:color w:val="FF0000"/>
        </w:rPr>
        <w:t xml:space="preserve">The fundamental </w:t>
      </w:r>
      <w:r w:rsidR="00085EEE" w:rsidRPr="000808DB">
        <w:rPr>
          <w:color w:val="FF0000"/>
        </w:rPr>
        <w:t>concept</w:t>
      </w:r>
      <w:r w:rsidRPr="000808DB">
        <w:rPr>
          <w:color w:val="FF0000"/>
        </w:rPr>
        <w:t xml:space="preserve"> of a statistical model</w:t>
      </w:r>
      <w:r w:rsidR="00613FC6" w:rsidRPr="000808DB">
        <w:rPr>
          <w:color w:val="FF0000"/>
        </w:rPr>
        <w:t xml:space="preserve"> is to interpret the data by identifying correlation between </w:t>
      </w:r>
      <w:r w:rsidR="008A7E96" w:rsidRPr="000808DB">
        <w:rPr>
          <w:color w:val="FF0000"/>
        </w:rPr>
        <w:t xml:space="preserve">certain variables and forming predictions based on the statistical </w:t>
      </w:r>
      <w:r w:rsidR="00085EEE" w:rsidRPr="000808DB">
        <w:rPr>
          <w:color w:val="FF0000"/>
        </w:rPr>
        <w:t xml:space="preserve">hypothesis </w:t>
      </w:r>
      <w:r w:rsidR="004A2B46" w:rsidRPr="000808DB">
        <w:rPr>
          <w:color w:val="FF0000"/>
        </w:rPr>
        <w:t>derived from the</w:t>
      </w:r>
      <w:r w:rsidR="00085EEE" w:rsidRPr="000808DB">
        <w:rPr>
          <w:color w:val="FF0000"/>
        </w:rPr>
        <w:t xml:space="preserve"> dataset</w:t>
      </w:r>
      <w:r w:rsidR="00B3554F" w:rsidRPr="000808DB">
        <w:rPr>
          <w:color w:val="FF0000"/>
        </w:rPr>
        <w:t xml:space="preserve"> </w:t>
      </w:r>
      <w:r w:rsidR="00B3554F" w:rsidRPr="000808DB">
        <w:rPr>
          <w:color w:val="FF0000"/>
        </w:rPr>
        <w:fldChar w:fldCharType="begin"/>
      </w:r>
      <w:r w:rsidR="00B3554F" w:rsidRPr="000808DB">
        <w:rPr>
          <w:color w:val="FF0000"/>
        </w:rPr>
        <w:instrText xml:space="preserve"> ADDIN ZOTERO_ITEM CSL_CITATION {"citationID":"nhpyVbmj","properties":{"formattedCitation":"[77]","plainCitation":"[77]","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0808DB">
        <w:rPr>
          <w:color w:val="FF0000"/>
        </w:rPr>
        <w:fldChar w:fldCharType="separate"/>
      </w:r>
      <w:r w:rsidR="00B3554F" w:rsidRPr="000808DB">
        <w:rPr>
          <w:color w:val="FF0000"/>
        </w:rPr>
        <w:t>[77]</w:t>
      </w:r>
      <w:r w:rsidR="00B3554F" w:rsidRPr="000808DB">
        <w:rPr>
          <w:color w:val="FF0000"/>
        </w:rPr>
        <w:fldChar w:fldCharType="end"/>
      </w:r>
      <w:r w:rsidR="00085EEE" w:rsidRPr="000808DB">
        <w:rPr>
          <w:color w:val="FF0000"/>
        </w:rPr>
        <w:t>.</w:t>
      </w:r>
      <w:r w:rsidR="00B3554F" w:rsidRPr="000808DB">
        <w:rPr>
          <w:color w:val="FF0000"/>
        </w:rPr>
        <w:t xml:space="preserve"> There are a </w:t>
      </w:r>
      <w:r w:rsidR="00824EDC" w:rsidRPr="000808DB">
        <w:rPr>
          <w:color w:val="FF0000"/>
        </w:rPr>
        <w:t xml:space="preserve">few statistical models that were </w:t>
      </w:r>
      <w:r w:rsidR="00F82665" w:rsidRPr="000808DB">
        <w:rPr>
          <w:color w:val="FF0000"/>
        </w:rPr>
        <w:lastRenderedPageBreak/>
        <w:t>utilized</w:t>
      </w:r>
      <w:r w:rsidR="00824EDC" w:rsidRPr="000808DB">
        <w:rPr>
          <w:color w:val="FF0000"/>
        </w:rPr>
        <w:t xml:space="preserve"> among researchers </w:t>
      </w:r>
      <w:r w:rsidR="00F82665" w:rsidRPr="000808DB">
        <w:rPr>
          <w:color w:val="FF0000"/>
        </w:rPr>
        <w:t>to classify</w:t>
      </w:r>
      <w:r w:rsidR="00437E80" w:rsidRPr="000808DB">
        <w:rPr>
          <w:color w:val="FF0000"/>
        </w:rPr>
        <w:t xml:space="preserve"> various</w:t>
      </w:r>
      <w:r w:rsidR="00824EDC" w:rsidRPr="000808DB">
        <w:rPr>
          <w:color w:val="FF0000"/>
        </w:rPr>
        <w:t xml:space="preserve"> sitting postures which were </w:t>
      </w:r>
      <w:r w:rsidR="004C7AB8" w:rsidRPr="000808DB">
        <w:rPr>
          <w:color w:val="FF0000"/>
          <w:lang w:val="en-GB"/>
        </w:rPr>
        <w:t xml:space="preserve">KNN (K-Nearest Neighbours) </w:t>
      </w:r>
      <w:r w:rsidR="004C7AB8" w:rsidRPr="000808DB">
        <w:rPr>
          <w:color w:val="FF0000"/>
          <w:lang w:val="en-GB"/>
        </w:rPr>
        <w:fldChar w:fldCharType="begin"/>
      </w:r>
      <w:r w:rsidR="00BE4663" w:rsidRPr="000808DB">
        <w:rPr>
          <w:color w:val="FF0000"/>
          <w:lang w:val="en-GB"/>
        </w:rPr>
        <w:instrText xml:space="preserve"> ADDIN ZOTERO_ITEM CSL_CITATION {"citationID":"7IdWGMUZ","properties":{"formattedCitation":"[23,36]","plainCitation":"[23,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4C7AB8" w:rsidRPr="000808DB">
        <w:rPr>
          <w:color w:val="FF0000"/>
          <w:lang w:val="en-GB"/>
        </w:rPr>
        <w:fldChar w:fldCharType="separate"/>
      </w:r>
      <w:r w:rsidR="004C7AB8" w:rsidRPr="000808DB">
        <w:rPr>
          <w:color w:val="FF0000"/>
        </w:rPr>
        <w:t>[23,36]</w:t>
      </w:r>
      <w:r w:rsidR="004C7AB8" w:rsidRPr="000808DB">
        <w:rPr>
          <w:color w:val="FF0000"/>
          <w:lang w:val="en-GB"/>
        </w:rPr>
        <w:fldChar w:fldCharType="end"/>
      </w:r>
      <w:r w:rsidR="004C7AB8" w:rsidRPr="000808DB">
        <w:rPr>
          <w:color w:val="FF0000"/>
          <w:lang w:val="en-GB"/>
        </w:rPr>
        <w:t xml:space="preserve">, Decision Tree </w:t>
      </w:r>
      <w:r w:rsidR="004C7AB8" w:rsidRPr="000808DB">
        <w:rPr>
          <w:color w:val="FF0000"/>
          <w:lang w:val="en-GB"/>
        </w:rPr>
        <w:fldChar w:fldCharType="begin"/>
      </w:r>
      <w:r w:rsidR="00BE4663" w:rsidRPr="000808DB">
        <w:rPr>
          <w:color w:val="FF0000"/>
          <w:lang w:val="en-GB"/>
        </w:rPr>
        <w:instrText xml:space="preserve"> ADDIN ZOTERO_ITEM CSL_CITATION {"citationID":"PIFAhRs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0808DB">
        <w:rPr>
          <w:color w:val="FF0000"/>
          <w:lang w:val="en-GB"/>
        </w:rPr>
        <w:fldChar w:fldCharType="separate"/>
      </w:r>
      <w:r w:rsidR="004C7AB8" w:rsidRPr="000808DB">
        <w:rPr>
          <w:color w:val="FF0000"/>
        </w:rPr>
        <w:t>[46,50]</w:t>
      </w:r>
      <w:r w:rsidR="004C7AB8" w:rsidRPr="000808DB">
        <w:rPr>
          <w:color w:val="FF0000"/>
          <w:lang w:val="en-GB"/>
        </w:rPr>
        <w:fldChar w:fldCharType="end"/>
      </w:r>
      <w:r w:rsidR="004C7AB8" w:rsidRPr="000808DB">
        <w:rPr>
          <w:color w:val="FF0000"/>
          <w:lang w:val="en-GB"/>
        </w:rPr>
        <w:t xml:space="preserve">, SVM (Support Vector Machine) </w:t>
      </w:r>
      <w:r w:rsidR="004C7AB8" w:rsidRPr="000808DB">
        <w:rPr>
          <w:color w:val="FF0000"/>
          <w:lang w:val="en-GB"/>
        </w:rPr>
        <w:fldChar w:fldCharType="begin"/>
      </w:r>
      <w:r w:rsidR="007F67D7">
        <w:rPr>
          <w:color w:val="FF0000"/>
          <w:lang w:val="en-GB"/>
        </w:rPr>
        <w:instrText xml:space="preserve"> ADDIN ZOTERO_ITEM CSL_CITATION {"citationID":"8XcBkujd","properties":{"formattedCitation":"[29,31,40]","plainCitation":"[29,31,40]","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4C7AB8" w:rsidRPr="000808DB">
        <w:rPr>
          <w:color w:val="FF0000"/>
          <w:lang w:val="en-GB"/>
        </w:rPr>
        <w:fldChar w:fldCharType="separate"/>
      </w:r>
      <w:r w:rsidR="007F67D7" w:rsidRPr="007F67D7">
        <w:t>[29,31,40]</w:t>
      </w:r>
      <w:r w:rsidR="004C7AB8" w:rsidRPr="000808DB">
        <w:rPr>
          <w:color w:val="FF0000"/>
          <w:lang w:val="en-GB"/>
        </w:rPr>
        <w:fldChar w:fldCharType="end"/>
      </w:r>
      <w:r w:rsidR="004C7AB8" w:rsidRPr="000808DB">
        <w:rPr>
          <w:color w:val="FF0000"/>
          <w:lang w:val="en-GB"/>
        </w:rPr>
        <w:t xml:space="preserve">, RF (Random Forest) </w:t>
      </w:r>
      <w:r w:rsidR="004C7AB8" w:rsidRPr="000808DB">
        <w:rPr>
          <w:color w:val="FF0000"/>
          <w:lang w:val="en-GB"/>
        </w:rPr>
        <w:fldChar w:fldCharType="begin"/>
      </w:r>
      <w:r w:rsidR="00BE4663" w:rsidRPr="000808DB">
        <w:rPr>
          <w:color w:val="FF0000"/>
          <w:lang w:val="en-GB"/>
        </w:rPr>
        <w:instrText xml:space="preserve"> ADDIN ZOTERO_ITEM CSL_CITATION {"citationID":"3irgpTrA","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C7AB8" w:rsidRPr="000808DB">
        <w:rPr>
          <w:color w:val="FF0000"/>
          <w:lang w:val="en-GB"/>
        </w:rPr>
        <w:fldChar w:fldCharType="separate"/>
      </w:r>
      <w:r w:rsidR="004C7AB8" w:rsidRPr="000808DB">
        <w:rPr>
          <w:color w:val="FF0000"/>
        </w:rPr>
        <w:t>[33,39]</w:t>
      </w:r>
      <w:r w:rsidR="004C7AB8" w:rsidRPr="000808DB">
        <w:rPr>
          <w:color w:val="FF0000"/>
          <w:lang w:val="en-GB"/>
        </w:rPr>
        <w:fldChar w:fldCharType="end"/>
      </w:r>
      <w:r w:rsidR="004C7AB8" w:rsidRPr="000808DB">
        <w:rPr>
          <w:color w:val="FF0000"/>
          <w:lang w:val="en-GB"/>
        </w:rPr>
        <w:t xml:space="preserve">, SLR (Simple Logistic Regression) </w:t>
      </w:r>
      <w:r w:rsidR="004C7AB8" w:rsidRPr="000808DB">
        <w:rPr>
          <w:color w:val="FF0000"/>
          <w:lang w:val="en-GB"/>
        </w:rPr>
        <w:fldChar w:fldCharType="begin"/>
      </w:r>
      <w:r w:rsidR="00BE4663" w:rsidRPr="000808DB">
        <w:rPr>
          <w:color w:val="FF0000"/>
          <w:lang w:val="en-GB"/>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0808DB">
        <w:rPr>
          <w:color w:val="FF0000"/>
          <w:lang w:val="en-GB"/>
        </w:rPr>
        <w:fldChar w:fldCharType="separate"/>
      </w:r>
      <w:r w:rsidR="004C7AB8" w:rsidRPr="000808DB">
        <w:rPr>
          <w:color w:val="FF0000"/>
        </w:rPr>
        <w:t>[37]</w:t>
      </w:r>
      <w:r w:rsidR="004C7AB8" w:rsidRPr="000808DB">
        <w:rPr>
          <w:color w:val="FF0000"/>
          <w:lang w:val="en-GB"/>
        </w:rPr>
        <w:fldChar w:fldCharType="end"/>
      </w:r>
      <w:r w:rsidR="00E37667">
        <w:rPr>
          <w:color w:val="FF0000"/>
          <w:lang w:val="en-GB"/>
        </w:rPr>
        <w:t xml:space="preserve">, and </w:t>
      </w:r>
      <w:r w:rsidR="00E37667" w:rsidRPr="009771BC">
        <w:rPr>
          <w:color w:val="FF0000"/>
          <w:lang w:val="en-GB"/>
        </w:rPr>
        <w:t xml:space="preserve">Self-Organizing Map </w:t>
      </w:r>
      <w:r w:rsidR="00E37667" w:rsidRPr="009771BC">
        <w:rPr>
          <w:color w:val="FF0000"/>
          <w:lang w:val="en-GB"/>
        </w:rPr>
        <w:fldChar w:fldCharType="begin"/>
      </w:r>
      <w:r w:rsidR="00E37667" w:rsidRPr="009771BC">
        <w:rPr>
          <w:color w:val="FF0000"/>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9771BC">
        <w:rPr>
          <w:color w:val="FF0000"/>
          <w:lang w:val="en-GB"/>
        </w:rPr>
        <w:fldChar w:fldCharType="separate"/>
      </w:r>
      <w:r w:rsidR="00E37667" w:rsidRPr="009771BC">
        <w:rPr>
          <w:color w:val="FF0000"/>
        </w:rPr>
        <w:t>[43]</w:t>
      </w:r>
      <w:r w:rsidR="00E37667" w:rsidRPr="009771BC">
        <w:rPr>
          <w:color w:val="FF0000"/>
          <w:lang w:val="en-GB"/>
        </w:rPr>
        <w:fldChar w:fldCharType="end"/>
      </w:r>
      <w:r w:rsidR="00E61013" w:rsidRPr="000808DB">
        <w:rPr>
          <w:color w:val="FF0000"/>
          <w:lang w:val="en-GB"/>
        </w:rPr>
        <w:t>.</w:t>
      </w:r>
    </w:p>
    <w:p w14:paraId="53ABB9A0" w14:textId="77777777" w:rsidR="00902E49" w:rsidRPr="00AD66D7" w:rsidRDefault="00902E49" w:rsidP="00AD66D7">
      <w:pPr>
        <w:pStyle w:val="MDPI31text"/>
        <w:rPr>
          <w:color w:val="FF0000"/>
          <w:lang w:val="en-GB"/>
        </w:rPr>
      </w:pPr>
    </w:p>
    <w:p w14:paraId="442B3F48" w14:textId="0E3A71E1" w:rsidR="00126F64" w:rsidRPr="000808DB" w:rsidRDefault="00126F64" w:rsidP="00126F64">
      <w:pPr>
        <w:pStyle w:val="MDPI22heading2"/>
        <w:rPr>
          <w:color w:val="FF0000"/>
        </w:rPr>
      </w:pPr>
      <w:r w:rsidRPr="000808DB">
        <w:rPr>
          <w:color w:val="FF0000"/>
        </w:rPr>
        <w:t xml:space="preserve">5.3 </w:t>
      </w:r>
      <w:r w:rsidR="00085407" w:rsidRPr="000808DB">
        <w:rPr>
          <w:color w:val="FF0000"/>
        </w:rPr>
        <w:t>Deep Learning Models</w:t>
      </w:r>
    </w:p>
    <w:p w14:paraId="292B34CB" w14:textId="6ECE1707" w:rsidR="00F82665" w:rsidRDefault="002114FC" w:rsidP="00AD66D7">
      <w:pPr>
        <w:pStyle w:val="MDPI31text"/>
        <w:rPr>
          <w:color w:val="FF0000"/>
          <w:lang w:val="en-GB"/>
        </w:rPr>
      </w:pPr>
      <w:r w:rsidRPr="000808DB">
        <w:rPr>
          <w:color w:val="FF0000"/>
          <w:lang w:val="en-GB"/>
        </w:rPr>
        <w:t>Deep Learning model</w:t>
      </w:r>
      <w:r w:rsidR="001B6509" w:rsidRPr="000808DB">
        <w:rPr>
          <w:color w:val="FF0000"/>
          <w:lang w:val="en-GB"/>
        </w:rPr>
        <w:t>s</w:t>
      </w:r>
      <w:r w:rsidR="00B7364E" w:rsidRPr="000808DB">
        <w:rPr>
          <w:color w:val="FF0000"/>
          <w:lang w:val="en-GB"/>
        </w:rPr>
        <w:t xml:space="preserve"> </w:t>
      </w:r>
      <w:r w:rsidR="001B6509" w:rsidRPr="000808DB">
        <w:rPr>
          <w:color w:val="FF0000"/>
          <w:lang w:val="en-GB"/>
        </w:rPr>
        <w:t xml:space="preserve">are a </w:t>
      </w:r>
      <w:r w:rsidR="009E5259" w:rsidRPr="000808DB">
        <w:rPr>
          <w:color w:val="FF0000"/>
          <w:lang w:val="en-GB"/>
        </w:rPr>
        <w:t>multi-layered neural network</w:t>
      </w:r>
      <w:r w:rsidR="00E35D16" w:rsidRPr="000808DB">
        <w:rPr>
          <w:color w:val="FF0000"/>
          <w:lang w:val="en-GB"/>
        </w:rPr>
        <w:t xml:space="preserve"> </w:t>
      </w:r>
      <w:r w:rsidR="00B7364E" w:rsidRPr="000808DB">
        <w:rPr>
          <w:color w:val="FF0000"/>
          <w:lang w:val="en-GB"/>
        </w:rPr>
        <w:t xml:space="preserve">which is composed of </w:t>
      </w:r>
      <w:r w:rsidR="0062612A" w:rsidRPr="000808DB">
        <w:rPr>
          <w:color w:val="FF0000"/>
          <w:lang w:val="en-GB"/>
        </w:rPr>
        <w:t>an input layer</w:t>
      </w:r>
      <w:r w:rsidR="004958DB" w:rsidRPr="000808DB">
        <w:rPr>
          <w:color w:val="FF0000"/>
          <w:lang w:val="en-GB"/>
        </w:rPr>
        <w:t>, one or more hidden layers, and an output layer</w:t>
      </w:r>
      <w:r w:rsidR="00BE4663" w:rsidRPr="000808DB">
        <w:rPr>
          <w:color w:val="FF0000"/>
          <w:lang w:val="en-GB"/>
        </w:rPr>
        <w:t xml:space="preserve"> </w:t>
      </w:r>
      <w:r w:rsidR="00BE4663" w:rsidRPr="000808DB">
        <w:rPr>
          <w:color w:val="FF0000"/>
          <w:lang w:val="en-GB"/>
        </w:rPr>
        <w:fldChar w:fldCharType="begin"/>
      </w:r>
      <w:r w:rsidR="00BE4663" w:rsidRPr="000808DB">
        <w:rPr>
          <w:color w:val="FF0000"/>
          <w:lang w:val="en-GB"/>
        </w:rPr>
        <w:instrText xml:space="preserve"> ADDIN ZOTERO_ITEM CSL_CITATION {"citationID":"Tp0Nk3PM","properties":{"formattedCitation":"[78]","plainCitation":"[78]","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BE4663" w:rsidRPr="000808DB">
        <w:rPr>
          <w:color w:val="FF0000"/>
          <w:lang w:val="en-GB"/>
        </w:rPr>
        <w:fldChar w:fldCharType="separate"/>
      </w:r>
      <w:r w:rsidR="00BE4663" w:rsidRPr="000808DB">
        <w:rPr>
          <w:color w:val="FF0000"/>
        </w:rPr>
        <w:t>[78]</w:t>
      </w:r>
      <w:r w:rsidR="00BE4663" w:rsidRPr="000808DB">
        <w:rPr>
          <w:color w:val="FF0000"/>
          <w:lang w:val="en-GB"/>
        </w:rPr>
        <w:fldChar w:fldCharType="end"/>
      </w:r>
      <w:r w:rsidR="00D626AF" w:rsidRPr="000808DB">
        <w:rPr>
          <w:color w:val="FF0000"/>
          <w:lang w:val="en-GB"/>
        </w:rPr>
        <w:t xml:space="preserve">. Across the </w:t>
      </w:r>
      <w:r w:rsidR="00D52D5C" w:rsidRPr="000808DB">
        <w:rPr>
          <w:color w:val="FF0000"/>
          <w:lang w:val="en-GB"/>
        </w:rPr>
        <w:t xml:space="preserve">research </w:t>
      </w:r>
      <w:r w:rsidR="00D626AF" w:rsidRPr="000808DB">
        <w:rPr>
          <w:color w:val="FF0000"/>
          <w:lang w:val="en-GB"/>
        </w:rPr>
        <w:t>studies found</w:t>
      </w:r>
      <w:r w:rsidR="00D52D5C" w:rsidRPr="000808DB">
        <w:rPr>
          <w:color w:val="FF0000"/>
          <w:lang w:val="en-GB"/>
        </w:rPr>
        <w:t>,</w:t>
      </w:r>
      <w:r w:rsidR="00D626AF" w:rsidRPr="000808DB">
        <w:rPr>
          <w:color w:val="FF0000"/>
          <w:lang w:val="en-GB"/>
        </w:rPr>
        <w:t xml:space="preserve"> deep learning models </w:t>
      </w:r>
      <w:r w:rsidR="008448E5">
        <w:rPr>
          <w:color w:val="FF0000"/>
          <w:lang w:val="en-GB"/>
        </w:rPr>
        <w:t>such as</w:t>
      </w:r>
      <w:r w:rsidR="009601AA" w:rsidRPr="000808DB">
        <w:rPr>
          <w:color w:val="FF0000"/>
          <w:lang w:val="en-GB"/>
        </w:rPr>
        <w:t xml:space="preserve"> </w:t>
      </w:r>
      <w:r w:rsidR="00FB619A" w:rsidRPr="000808DB">
        <w:rPr>
          <w:color w:val="FF0000"/>
          <w:lang w:val="en-GB"/>
        </w:rPr>
        <w:t xml:space="preserve">CNN (Convolutional Neural Networks) </w:t>
      </w:r>
      <w:r w:rsidR="00FB619A" w:rsidRPr="000808DB">
        <w:rPr>
          <w:color w:val="FF0000"/>
          <w:lang w:val="en-GB"/>
        </w:rPr>
        <w:fldChar w:fldCharType="begin"/>
      </w:r>
      <w:r w:rsidR="00BE4663" w:rsidRPr="000808DB">
        <w:rPr>
          <w:color w:val="FF0000"/>
          <w:lang w:val="en-GB"/>
        </w:rPr>
        <w:instrText xml:space="preserve"> ADDIN ZOTERO_ITEM CSL_CITATION {"citationID":"YBWgrkIa","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FB619A" w:rsidRPr="000808DB">
        <w:rPr>
          <w:color w:val="FF0000"/>
          <w:lang w:val="en-GB"/>
        </w:rPr>
        <w:fldChar w:fldCharType="separate"/>
      </w:r>
      <w:r w:rsidR="00FB619A" w:rsidRPr="000808DB">
        <w:rPr>
          <w:color w:val="FF0000"/>
        </w:rPr>
        <w:t>[41,44,45,49,54]</w:t>
      </w:r>
      <w:r w:rsidR="00FB619A" w:rsidRPr="000808DB">
        <w:rPr>
          <w:color w:val="FF0000"/>
          <w:lang w:val="en-GB"/>
        </w:rPr>
        <w:fldChar w:fldCharType="end"/>
      </w:r>
      <w:r w:rsidR="009601AA" w:rsidRPr="000808DB">
        <w:rPr>
          <w:color w:val="FF0000"/>
          <w:lang w:val="en-GB"/>
        </w:rPr>
        <w:t xml:space="preserve">, </w:t>
      </w:r>
      <w:r w:rsidR="00FB619A" w:rsidRPr="000808DB">
        <w:rPr>
          <w:color w:val="FF0000"/>
          <w:lang w:val="en-GB"/>
        </w:rPr>
        <w:t xml:space="preserve">ANN (Artificial Neural Networks) </w:t>
      </w:r>
      <w:r w:rsidR="00FB619A" w:rsidRPr="000808DB">
        <w:rPr>
          <w:color w:val="FF0000"/>
          <w:lang w:val="en-GB"/>
        </w:rPr>
        <w:fldChar w:fldCharType="begin"/>
      </w:r>
      <w:r w:rsidR="00BE4663" w:rsidRPr="000808DB">
        <w:rPr>
          <w:color w:val="FF0000"/>
          <w:lang w:val="en-GB"/>
        </w:rPr>
        <w:instrText xml:space="preserve"> ADDIN ZOTERO_ITEM CSL_CITATION {"citationID":"SmoOr7ij","properties":{"formattedCitation":"[25,36,42,71,73]","plainCitation":"[25,36,42,71,7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FB619A" w:rsidRPr="000808DB">
        <w:rPr>
          <w:color w:val="FF0000"/>
          <w:lang w:val="en-GB"/>
        </w:rPr>
        <w:fldChar w:fldCharType="separate"/>
      </w:r>
      <w:r w:rsidR="00FB619A" w:rsidRPr="000808DB">
        <w:rPr>
          <w:color w:val="FF0000"/>
        </w:rPr>
        <w:t>[25,36,42,71,73]</w:t>
      </w:r>
      <w:r w:rsidR="00FB619A" w:rsidRPr="000808DB">
        <w:rPr>
          <w:color w:val="FF0000"/>
          <w:lang w:val="en-GB"/>
        </w:rPr>
        <w:fldChar w:fldCharType="end"/>
      </w:r>
      <w:r w:rsidR="009601AA" w:rsidRPr="000808DB">
        <w:rPr>
          <w:color w:val="FF0000"/>
          <w:lang w:val="en-GB"/>
        </w:rPr>
        <w:t xml:space="preserve">, and </w:t>
      </w:r>
      <w:r w:rsidR="00520DF9" w:rsidRPr="000808DB">
        <w:rPr>
          <w:color w:val="FF0000"/>
          <w:lang w:val="en-GB"/>
        </w:rPr>
        <w:t xml:space="preserve">SNN (Spiking Neural Network) </w:t>
      </w:r>
      <w:r w:rsidR="00520DF9" w:rsidRPr="000808DB">
        <w:rPr>
          <w:color w:val="FF0000"/>
          <w:lang w:val="en-GB"/>
        </w:rPr>
        <w:fldChar w:fldCharType="begin"/>
      </w:r>
      <w:r w:rsidR="00BE4663" w:rsidRPr="000808DB">
        <w:rPr>
          <w:color w:val="FF0000"/>
          <w:lang w:val="en-GB"/>
        </w:rPr>
        <w:instrText xml:space="preserve"> ADDIN ZOTERO_ITEM CSL_CITATION {"citationID":"wLpx4fw3","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520DF9" w:rsidRPr="000808DB">
        <w:rPr>
          <w:color w:val="FF0000"/>
          <w:lang w:val="en-GB"/>
        </w:rPr>
        <w:fldChar w:fldCharType="separate"/>
      </w:r>
      <w:r w:rsidR="00520DF9" w:rsidRPr="000808DB">
        <w:rPr>
          <w:color w:val="FF0000"/>
        </w:rPr>
        <w:t>[72]</w:t>
      </w:r>
      <w:r w:rsidR="00520DF9" w:rsidRPr="000808DB">
        <w:rPr>
          <w:color w:val="FF0000"/>
          <w:lang w:val="en-GB"/>
        </w:rPr>
        <w:fldChar w:fldCharType="end"/>
      </w:r>
      <w:r w:rsidR="008448E5">
        <w:rPr>
          <w:color w:val="FF0000"/>
          <w:lang w:val="en-GB"/>
        </w:rPr>
        <w:t xml:space="preserve"> are </w:t>
      </w:r>
      <w:r w:rsidR="008448E5" w:rsidRPr="000808DB">
        <w:rPr>
          <w:color w:val="FF0000"/>
          <w:lang w:val="en-GB"/>
        </w:rPr>
        <w:t>being used to classify sitting postures</w:t>
      </w:r>
      <w:r w:rsidR="009601AA" w:rsidRPr="000808DB">
        <w:rPr>
          <w:color w:val="FF0000"/>
          <w:lang w:val="en-GB"/>
        </w:rPr>
        <w:t>. Overall, both CNN and ANN were the mo</w:t>
      </w:r>
      <w:r w:rsidR="008448E5">
        <w:rPr>
          <w:color w:val="FF0000"/>
          <w:lang w:val="en-GB"/>
        </w:rPr>
        <w:t>s</w:t>
      </w:r>
      <w:r w:rsidR="009601AA" w:rsidRPr="000808DB">
        <w:rPr>
          <w:color w:val="FF0000"/>
          <w:lang w:val="en-GB"/>
        </w:rPr>
        <w:t xml:space="preserve">t popular option </w:t>
      </w:r>
      <w:r w:rsidR="00DD6E4D" w:rsidRPr="000808DB">
        <w:rPr>
          <w:color w:val="FF0000"/>
          <w:lang w:val="en-GB"/>
        </w:rPr>
        <w:t xml:space="preserve">among </w:t>
      </w:r>
      <w:r w:rsidR="008448E5">
        <w:rPr>
          <w:color w:val="FF0000"/>
          <w:lang w:val="en-GB"/>
        </w:rPr>
        <w:t>the studies found</w:t>
      </w:r>
      <w:r w:rsidR="00DD6E4D" w:rsidRPr="000808DB">
        <w:rPr>
          <w:color w:val="FF0000"/>
          <w:lang w:val="en-GB"/>
        </w:rPr>
        <w:t>.</w:t>
      </w:r>
      <w:r w:rsidR="009601AA" w:rsidRPr="000808DB">
        <w:rPr>
          <w:color w:val="FF0000"/>
          <w:lang w:val="en-GB"/>
        </w:rPr>
        <w:t xml:space="preserve"> </w:t>
      </w:r>
    </w:p>
    <w:p w14:paraId="734FEF3B" w14:textId="77777777" w:rsidR="00902E49" w:rsidRPr="00AD66D7" w:rsidRDefault="00902E49" w:rsidP="00AD66D7">
      <w:pPr>
        <w:pStyle w:val="MDPI31text"/>
        <w:rPr>
          <w:color w:val="FF0000"/>
          <w:lang w:val="en-GB"/>
        </w:rPr>
      </w:pPr>
    </w:p>
    <w:p w14:paraId="532CA7AE" w14:textId="4BF7EC89" w:rsidR="00733979" w:rsidRPr="000808DB" w:rsidRDefault="00733979" w:rsidP="00733979">
      <w:pPr>
        <w:pStyle w:val="MDPI22heading2"/>
        <w:rPr>
          <w:color w:val="FF0000"/>
        </w:rPr>
      </w:pPr>
      <w:r w:rsidRPr="000808DB">
        <w:rPr>
          <w:color w:val="FF0000"/>
        </w:rPr>
        <w:t>5.</w:t>
      </w:r>
      <w:r w:rsidR="000808DB">
        <w:rPr>
          <w:color w:val="FF0000"/>
        </w:rPr>
        <w:t>4</w:t>
      </w:r>
      <w:r w:rsidRPr="000808DB">
        <w:rPr>
          <w:color w:val="FF0000"/>
        </w:rPr>
        <w:t xml:space="preserve"> </w:t>
      </w:r>
      <w:r w:rsidR="001E63DA" w:rsidRPr="000808DB">
        <w:rPr>
          <w:color w:val="FF0000"/>
        </w:rPr>
        <w:t xml:space="preserve">Evaluation of </w:t>
      </w:r>
      <w:r w:rsidR="00B47649" w:rsidRPr="000808DB">
        <w:rPr>
          <w:color w:val="FF0000"/>
        </w:rPr>
        <w:t>Machine</w:t>
      </w:r>
      <w:r w:rsidR="001E63DA" w:rsidRPr="000808DB">
        <w:rPr>
          <w:color w:val="FF0000"/>
        </w:rPr>
        <w:t xml:space="preserve"> Learning Model’s performance</w:t>
      </w:r>
      <w:r w:rsidR="00B47649" w:rsidRPr="000808DB">
        <w:rPr>
          <w:color w:val="FF0000"/>
        </w:rPr>
        <w:t xml:space="preserve"> </w:t>
      </w:r>
    </w:p>
    <w:p w14:paraId="303BB4E8" w14:textId="72107E26" w:rsidR="000808DB" w:rsidRDefault="00B83C88" w:rsidP="006D625B">
      <w:pPr>
        <w:pStyle w:val="MDPI31text"/>
        <w:rPr>
          <w:color w:val="FF0000"/>
          <w:lang w:val="en-GB"/>
        </w:rPr>
      </w:pPr>
      <w:r w:rsidRPr="000808DB">
        <w:rPr>
          <w:color w:val="FF0000"/>
          <w:lang w:val="en-GB"/>
        </w:rPr>
        <w:t xml:space="preserve">To perform a concrete validation on an ML model’s performance and accuracy, most studies resort to various methods such as the use of a confusion matrix and performance comparison between different ML models. A confusion matrix is an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Pr="000808DB">
        <w:rPr>
          <w:color w:val="FF0000"/>
          <w:lang w:val="en-GB"/>
        </w:rPr>
        <w:t>NxN</w:t>
      </w:r>
      <w:proofErr w:type="spellEnd"/>
      <w:r w:rsidRPr="000808DB">
        <w:rPr>
          <w:color w:val="FF0000"/>
          <w:lang w:val="en-GB"/>
        </w:rPr>
        <w:t xml:space="preserve"> matrix. The N value signifies the number of classes being present </w:t>
      </w:r>
      <w:r w:rsidRPr="000808DB">
        <w:rPr>
          <w:color w:val="FF0000"/>
          <w:lang w:val="en-GB"/>
        </w:rPr>
        <w:fldChar w:fldCharType="begin"/>
      </w:r>
      <w:r w:rsidR="00140170">
        <w:rPr>
          <w:color w:val="FF0000"/>
          <w:lang w:val="en-GB"/>
        </w:rPr>
        <w:instrText xml:space="preserve"> ADDIN ZOTERO_ITEM CSL_CITATION {"citationID":"gHvnQdCI","properties":{"formattedCitation":"[79]","plainCitation":"[79]","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Pr="000808DB">
        <w:rPr>
          <w:color w:val="FF0000"/>
          <w:lang w:val="en-GB"/>
        </w:rPr>
        <w:fldChar w:fldCharType="separate"/>
      </w:r>
      <w:r w:rsidR="00140170" w:rsidRPr="00140170">
        <w:t>[79]</w:t>
      </w:r>
      <w:r w:rsidRPr="000808DB">
        <w:rPr>
          <w:color w:val="FF0000"/>
          <w:lang w:val="en-GB"/>
        </w:rPr>
        <w:fldChar w:fldCharType="end"/>
      </w:r>
      <w:r w:rsidRPr="000808DB">
        <w:rPr>
          <w:color w:val="FF0000"/>
          <w:lang w:val="en-GB"/>
        </w:rPr>
        <w:t xml:space="preserve">. </w:t>
      </w:r>
    </w:p>
    <w:p w14:paraId="71D4CE98" w14:textId="2F7D251A" w:rsidR="009056E2" w:rsidRPr="00621204" w:rsidRDefault="000808DB" w:rsidP="00276665">
      <w:pPr>
        <w:pStyle w:val="MDPI21heading1"/>
        <w:rPr>
          <w:lang w:val="en-GB"/>
        </w:rPr>
      </w:pPr>
      <w:r>
        <w:rPr>
          <w:lang w:val="en-GB"/>
        </w:rPr>
        <w:t>6</w:t>
      </w:r>
      <w:r w:rsidR="00740AB3" w:rsidRPr="00621204">
        <w:rPr>
          <w:lang w:val="en-GB"/>
        </w:rPr>
        <w:t xml:space="preserve">. </w:t>
      </w:r>
      <w:r w:rsidR="00735236" w:rsidRPr="00276665">
        <w:t>Discussion</w:t>
      </w:r>
    </w:p>
    <w:p w14:paraId="74A432E4" w14:textId="324B9E07" w:rsidR="00F60165" w:rsidRPr="00621204" w:rsidRDefault="000808DB" w:rsidP="00740AB3">
      <w:pPr>
        <w:pStyle w:val="MDPI22heading2"/>
        <w:rPr>
          <w:noProof w:val="0"/>
          <w:lang w:val="en-GB"/>
        </w:rPr>
      </w:pPr>
      <w:r>
        <w:rPr>
          <w:noProof w:val="0"/>
          <w:lang w:val="en-GB"/>
        </w:rPr>
        <w:t>6</w:t>
      </w:r>
      <w:r w:rsidR="00740AB3" w:rsidRPr="00621204">
        <w:rPr>
          <w:noProof w:val="0"/>
          <w:lang w:val="en-GB"/>
        </w:rPr>
        <w:t xml:space="preserve">.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proofErr w:type="gramStart"/>
      <w:r w:rsidRPr="004E60A5">
        <w:rPr>
          <w:color w:val="auto"/>
          <w:highlight w:val="yellow"/>
          <w:lang w:val="en-GB"/>
        </w:rPr>
        <w:t>The vast</w:t>
      </w:r>
      <w:r w:rsidR="007A0AC5" w:rsidRPr="004E60A5">
        <w:rPr>
          <w:color w:val="auto"/>
          <w:highlight w:val="yellow"/>
          <w:lang w:val="en-GB"/>
        </w:rPr>
        <w:t xml:space="preserve"> majority of</w:t>
      </w:r>
      <w:proofErr w:type="gramEnd"/>
      <w:r w:rsidR="007A0AC5" w:rsidRPr="004E60A5">
        <w:rPr>
          <w:color w:val="auto"/>
          <w:highlight w:val="yellow"/>
          <w:lang w:val="en-GB"/>
        </w:rPr>
        <w:t xml:space="preserve"> the research studies </w:t>
      </w:r>
      <w:r w:rsidRPr="004E60A5">
        <w:rPr>
          <w:color w:val="auto"/>
          <w:highlight w:val="yellow"/>
          <w:lang w:val="en-GB"/>
        </w:rPr>
        <w:t>revealed that</w:t>
      </w:r>
      <w:r w:rsidR="00515335" w:rsidRPr="004E60A5">
        <w:rPr>
          <w:color w:val="auto"/>
          <w:highlight w:val="yellow"/>
          <w:lang w:val="en-GB"/>
        </w:rPr>
        <w:t xml:space="preserve"> the most popular approach to develop a smart sensing chair is to employ the</w:t>
      </w:r>
      <w:r w:rsidR="00FE24CC" w:rsidRPr="004E60A5">
        <w:rPr>
          <w:color w:val="auto"/>
          <w:highlight w:val="yellow"/>
          <w:lang w:val="en-GB"/>
        </w:rPr>
        <w:t xml:space="preserve"> use of pressure sensors</w:t>
      </w:r>
      <w:r w:rsidR="00515335" w:rsidRPr="004E60A5">
        <w:rPr>
          <w:color w:val="auto"/>
          <w:highlight w:val="yellow"/>
          <w:lang w:val="en-GB"/>
        </w:rPr>
        <w:t>.</w:t>
      </w:r>
      <w:r w:rsidR="002D12FE" w:rsidRPr="004E60A5">
        <w:rPr>
          <w:color w:val="auto"/>
          <w:highlight w:val="yellow"/>
          <w:lang w:val="en-GB"/>
        </w:rPr>
        <w:t xml:space="preserve"> </w:t>
      </w:r>
      <w:r w:rsidR="008D4950" w:rsidRPr="004E60A5">
        <w:rPr>
          <w:color w:val="auto"/>
          <w:highlight w:val="yellow"/>
          <w:lang w:val="en-GB"/>
        </w:rPr>
        <w:t>Figure</w:t>
      </w:r>
      <w:r w:rsidR="002D12FE" w:rsidRPr="004E60A5">
        <w:rPr>
          <w:color w:val="auto"/>
          <w:highlight w:val="yellow"/>
          <w:lang w:val="en-GB"/>
        </w:rPr>
        <w:t xml:space="preserve"> </w:t>
      </w:r>
      <w:r w:rsidR="00B40F8C" w:rsidRPr="004E60A5">
        <w:rPr>
          <w:color w:val="auto"/>
          <w:highlight w:val="yellow"/>
          <w:lang w:val="en-GB"/>
        </w:rPr>
        <w:t>8</w:t>
      </w:r>
      <w:r w:rsidR="002D12FE" w:rsidRPr="004E60A5">
        <w:rPr>
          <w:color w:val="auto"/>
          <w:highlight w:val="yellow"/>
          <w:lang w:val="en-GB"/>
        </w:rPr>
        <w:t xml:space="preserve"> </w:t>
      </w:r>
      <w:r w:rsidR="001B118D" w:rsidRPr="004E60A5">
        <w:rPr>
          <w:color w:val="auto"/>
          <w:highlight w:val="yellow"/>
          <w:lang w:val="en-GB"/>
        </w:rPr>
        <w:t xml:space="preserve">clearly </w:t>
      </w:r>
      <w:r w:rsidR="00430BB9" w:rsidRPr="004E60A5">
        <w:rPr>
          <w:color w:val="auto"/>
          <w:highlight w:val="yellow"/>
          <w:lang w:val="en-GB"/>
        </w:rPr>
        <w:t>shows</w:t>
      </w:r>
      <w:r w:rsidR="001B118D" w:rsidRPr="004E60A5">
        <w:rPr>
          <w:color w:val="auto"/>
          <w:highlight w:val="yellow"/>
          <w:lang w:val="en-GB"/>
        </w:rPr>
        <w:t xml:space="preserve"> that over the years pressure sensors </w:t>
      </w:r>
      <w:r w:rsidR="00A74C4F" w:rsidRPr="004E60A5">
        <w:rPr>
          <w:color w:val="auto"/>
          <w:highlight w:val="yellow"/>
          <w:lang w:val="en-GB"/>
        </w:rPr>
        <w:t xml:space="preserve">have </w:t>
      </w:r>
      <w:r w:rsidR="001B118D" w:rsidRPr="004E60A5">
        <w:rPr>
          <w:color w:val="auto"/>
          <w:highlight w:val="yellow"/>
          <w:lang w:val="en-GB"/>
        </w:rPr>
        <w:t>always</w:t>
      </w:r>
      <w:r w:rsidR="00A74C4F" w:rsidRPr="004E60A5">
        <w:rPr>
          <w:color w:val="auto"/>
          <w:highlight w:val="yellow"/>
          <w:lang w:val="en-GB"/>
        </w:rPr>
        <w:t xml:space="preserve"> been</w:t>
      </w:r>
      <w:r w:rsidR="003D409E" w:rsidRPr="004E60A5">
        <w:rPr>
          <w:color w:val="auto"/>
          <w:highlight w:val="yellow"/>
          <w:lang w:val="en-GB"/>
        </w:rPr>
        <w:t xml:space="preserve"> the preferred </w:t>
      </w:r>
      <w:r w:rsidR="00A74C4F" w:rsidRPr="004E60A5">
        <w:rPr>
          <w:color w:val="auto"/>
          <w:highlight w:val="yellow"/>
          <w:lang w:val="en-GB"/>
        </w:rPr>
        <w:t>option</w:t>
      </w:r>
      <w:r w:rsidR="003D409E" w:rsidRPr="004E60A5">
        <w:rPr>
          <w:color w:val="auto"/>
          <w:highlight w:val="yellow"/>
          <w:lang w:val="en-GB"/>
        </w:rPr>
        <w:t xml:space="preserve"> in the classification of sitting posture among researchers</w:t>
      </w:r>
      <w:r w:rsidR="00567D00" w:rsidRPr="004E60A5">
        <w:rPr>
          <w:color w:val="auto"/>
          <w:highlight w:val="yellow"/>
          <w:lang w:val="en-GB"/>
        </w:rPr>
        <w:t>; o</w:t>
      </w:r>
      <w:r w:rsidR="00A74C4F" w:rsidRPr="004E60A5">
        <w:rPr>
          <w:color w:val="auto"/>
          <w:highlight w:val="yellow"/>
          <w:lang w:val="en-GB"/>
        </w:rPr>
        <w:t>u</w:t>
      </w:r>
      <w:r w:rsidR="00430BB9" w:rsidRPr="004E60A5">
        <w:rPr>
          <w:color w:val="auto"/>
          <w:highlight w:val="yellow"/>
          <w:lang w:val="en-GB"/>
        </w:rPr>
        <w:t xml:space="preserve">t of which, FSR </w:t>
      </w:r>
      <w:r w:rsidR="006570B6" w:rsidRPr="004E60A5">
        <w:rPr>
          <w:color w:val="auto"/>
          <w:highlight w:val="yellow"/>
          <w:lang w:val="en-GB"/>
        </w:rPr>
        <w:t>sensors were</w:t>
      </w:r>
      <w:r w:rsidR="000567A1" w:rsidRPr="004E60A5">
        <w:rPr>
          <w:color w:val="auto"/>
          <w:highlight w:val="yellow"/>
          <w:lang w:val="en-GB"/>
        </w:rPr>
        <w:t xml:space="preserve"> </w:t>
      </w:r>
      <w:r w:rsidR="00567D00" w:rsidRPr="004E60A5">
        <w:rPr>
          <w:color w:val="auto"/>
          <w:highlight w:val="yellow"/>
          <w:lang w:val="en-GB"/>
        </w:rPr>
        <w:t>the preferred option</w:t>
      </w:r>
      <w:r w:rsidR="000567A1" w:rsidRPr="004E60A5">
        <w:rPr>
          <w:color w:val="auto"/>
          <w:highlight w:val="yellow"/>
          <w:lang w:val="en-GB"/>
        </w:rPr>
        <w:t xml:space="preserve"> compared to textile pressure sensors</w:t>
      </w:r>
      <w:r w:rsidR="00567D00" w:rsidRPr="004E60A5">
        <w:rPr>
          <w:color w:val="auto"/>
          <w:highlight w:val="yellow"/>
          <w:lang w:val="en-GB"/>
        </w:rPr>
        <w:t>.</w:t>
      </w:r>
    </w:p>
    <w:p w14:paraId="614CEE6A" w14:textId="2B1043FD" w:rsidR="00D71F6C" w:rsidRPr="00621204" w:rsidRDefault="0058683B" w:rsidP="002905A2">
      <w:pPr>
        <w:pStyle w:val="MDPI52figure"/>
        <w:rPr>
          <w:lang w:val="en-GB"/>
        </w:rPr>
      </w:pPr>
      <w:r w:rsidRPr="002905A2">
        <w:rPr>
          <w:noProof/>
        </w:rPr>
        <w:lastRenderedPageBreak/>
        <w:drawing>
          <wp:inline distT="0" distB="0" distL="0" distR="0" wp14:anchorId="2A0D197A" wp14:editId="78E995B2">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7CF7B0A" w:rsidR="00D71F6C"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1900EB">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1900EB" w:rsidRPr="001900EB">
        <w:t>[46]</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r w:rsidR="00006F35">
        <w:rPr>
          <w:color w:val="auto"/>
          <w:lang w:val="en-GB"/>
        </w:rPr>
        <w:t xml:space="preserve">   </w:t>
      </w:r>
    </w:p>
    <w:p w14:paraId="56246A9C" w14:textId="77777777" w:rsidR="00F714C0" w:rsidRDefault="00F714C0" w:rsidP="008C4C38">
      <w:pPr>
        <w:pStyle w:val="MDPI31text"/>
        <w:rPr>
          <w:color w:val="auto"/>
          <w:lang w:val="en-GB"/>
        </w:rPr>
      </w:pPr>
    </w:p>
    <w:p w14:paraId="75CA9734" w14:textId="2DDED07D" w:rsidR="00F714C0" w:rsidRPr="00F714C0" w:rsidRDefault="000808DB" w:rsidP="00F714C0">
      <w:pPr>
        <w:pStyle w:val="MDPI23heading3"/>
      </w:pPr>
      <w:r>
        <w:t>6</w:t>
      </w:r>
      <w:r w:rsidR="00F714C0">
        <w:t xml:space="preserve">.1.1 </w:t>
      </w:r>
      <w:r w:rsidR="00F714C0" w:rsidRPr="00F714C0">
        <w:t>Multiple Sensor types</w:t>
      </w:r>
      <w:r w:rsidR="00971B1A">
        <w:t xml:space="preserve">                                                                                                                                                                                                                                                                     </w:t>
      </w:r>
    </w:p>
    <w:p w14:paraId="3DAD16EB" w14:textId="7CA91557" w:rsidR="003E0776" w:rsidRDefault="003E0776" w:rsidP="00D3220E">
      <w:pPr>
        <w:pStyle w:val="MDPI31text"/>
        <w:rPr>
          <w:color w:val="auto"/>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1511F">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1511F" w:rsidRPr="0051511F">
        <w:t>[35]</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w:t>
      </w:r>
      <w:r w:rsidRPr="00CC7365">
        <w:rPr>
          <w:color w:val="auto"/>
          <w:lang w:val="en-GB"/>
        </w:rPr>
        <w:t>K-Nearest Network (KNN), they were able to classify eleven different sitting postures while achieving an accuracy of 92%</w:t>
      </w:r>
      <w:r w:rsidR="0045377B" w:rsidRPr="00CC7365">
        <w:rPr>
          <w:color w:val="auto"/>
          <w:lang w:val="en-GB"/>
        </w:rPr>
        <w:t xml:space="preserve">, compared to 59% while using </w:t>
      </w:r>
      <w:r w:rsidR="00607244" w:rsidRPr="00CC7365">
        <w:rPr>
          <w:color w:val="auto"/>
          <w:lang w:val="en-GB"/>
        </w:rPr>
        <w:t xml:space="preserve">only </w:t>
      </w:r>
      <w:r w:rsidR="0045377B" w:rsidRPr="00CC7365">
        <w:rPr>
          <w:color w:val="auto"/>
          <w:lang w:val="en-GB"/>
        </w:rPr>
        <w:t>pressure sensors</w:t>
      </w:r>
      <w:r w:rsidRPr="00CC7365">
        <w:rPr>
          <w:color w:val="auto"/>
          <w:lang w:val="en-GB"/>
        </w:rPr>
        <w:t>.</w:t>
      </w:r>
      <w:r w:rsidRPr="00621204">
        <w:rPr>
          <w:color w:val="auto"/>
          <w:lang w:val="en-GB"/>
        </w:rPr>
        <w:t xml:space="preserve">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w:t>
      </w:r>
      <w:r w:rsidR="00751EAD">
        <w:rPr>
          <w:color w:val="FF0000"/>
          <w:lang w:val="en-GB"/>
        </w:rPr>
        <w:t xml:space="preserve"> is </w:t>
      </w:r>
      <w:r w:rsidR="00DF6863">
        <w:rPr>
          <w:color w:val="FF0000"/>
          <w:lang w:val="en-GB"/>
        </w:rPr>
        <w:t xml:space="preserve">yet </w:t>
      </w:r>
      <w:r w:rsidR="00DF6863"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proper</w:t>
      </w:r>
      <w:r w:rsidRPr="00621204">
        <w:rPr>
          <w:color w:val="auto"/>
          <w:lang w:val="en-GB"/>
        </w:rPr>
        <w:t xml:space="preserve"> sitting posture. Similarly, Cho et al. </w:t>
      </w:r>
      <w:r w:rsidRPr="00621204">
        <w:rPr>
          <w:color w:val="auto"/>
          <w:lang w:val="en-GB"/>
        </w:rPr>
        <w:fldChar w:fldCharType="begin"/>
      </w:r>
      <w:r w:rsidR="00804386">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804386" w:rsidRPr="00804386">
        <w:t>[54]</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w:t>
      </w:r>
    </w:p>
    <w:p w14:paraId="561395FE" w14:textId="0F761DF4" w:rsidR="00BB092F" w:rsidRDefault="00345F2A" w:rsidP="00D3220E">
      <w:pPr>
        <w:pStyle w:val="MDPI31text"/>
        <w:rPr>
          <w:color w:val="FF0000"/>
          <w:lang w:val="en-GB"/>
        </w:rPr>
      </w:pPr>
      <w:r>
        <w:rPr>
          <w:color w:val="FF0000"/>
          <w:lang w:val="en-GB"/>
        </w:rPr>
        <w:t xml:space="preserve">Furthermore, integrating multiple sensor types for enhanced sitting posture classification </w:t>
      </w:r>
      <w:r w:rsidR="0038164A">
        <w:rPr>
          <w:color w:val="FF0000"/>
          <w:lang w:val="en-GB"/>
        </w:rPr>
        <w:t xml:space="preserve">has </w:t>
      </w:r>
      <w:r w:rsidR="00A75F06">
        <w:rPr>
          <w:color w:val="FF0000"/>
          <w:lang w:val="en-GB"/>
        </w:rPr>
        <w:t xml:space="preserve">its </w:t>
      </w:r>
      <w:r w:rsidR="00082E9A">
        <w:rPr>
          <w:color w:val="FF0000"/>
          <w:lang w:val="en-GB"/>
        </w:rPr>
        <w:t xml:space="preserve">benefits </w:t>
      </w:r>
      <w:r w:rsidR="00635000">
        <w:rPr>
          <w:color w:val="FF0000"/>
          <w:lang w:val="en-GB"/>
        </w:rPr>
        <w:t>of</w:t>
      </w:r>
      <w:r w:rsidR="00082E9A">
        <w:rPr>
          <w:color w:val="FF0000"/>
          <w:lang w:val="en-GB"/>
        </w:rPr>
        <w:t xml:space="preserve"> improv</w:t>
      </w:r>
      <w:r w:rsidR="00635000">
        <w:rPr>
          <w:color w:val="FF0000"/>
          <w:lang w:val="en-GB"/>
        </w:rPr>
        <w:t>ing</w:t>
      </w:r>
      <w:r w:rsidR="00082E9A">
        <w:rPr>
          <w:color w:val="FF0000"/>
          <w:lang w:val="en-GB"/>
        </w:rPr>
        <w:t xml:space="preserve"> </w:t>
      </w:r>
      <w:r w:rsidR="004C384B">
        <w:rPr>
          <w:color w:val="FF0000"/>
          <w:lang w:val="en-GB"/>
        </w:rPr>
        <w:t>classification</w:t>
      </w:r>
      <w:r w:rsidR="00682821">
        <w:rPr>
          <w:color w:val="FF0000"/>
          <w:lang w:val="en-GB"/>
        </w:rPr>
        <w:t xml:space="preserve"> accuracy</w:t>
      </w:r>
      <w:r w:rsidR="004C384B">
        <w:rPr>
          <w:color w:val="FF0000"/>
          <w:lang w:val="en-GB"/>
        </w:rPr>
        <w:t xml:space="preserve"> </w:t>
      </w:r>
      <w:r w:rsidR="009E5464">
        <w:rPr>
          <w:color w:val="FF0000"/>
          <w:lang w:val="en-GB"/>
        </w:rPr>
        <w:t xml:space="preserve">by enhancing </w:t>
      </w:r>
      <w:commentRangeStart w:id="4"/>
      <w:r w:rsidR="009E5464">
        <w:rPr>
          <w:color w:val="FF0000"/>
          <w:lang w:val="en-GB"/>
        </w:rPr>
        <w:t>the</w:t>
      </w:r>
      <w:commentRangeEnd w:id="4"/>
      <w:r w:rsidR="00E308A2">
        <w:rPr>
          <w:rStyle w:val="CommentReference"/>
          <w:rFonts w:eastAsia="SimSun"/>
          <w:snapToGrid/>
          <w:lang w:val="en-GB" w:eastAsia="zh-CN" w:bidi="ar-SA"/>
        </w:rPr>
        <w:commentReference w:id="4"/>
      </w:r>
      <w:r w:rsidR="009E5464">
        <w:rPr>
          <w:color w:val="FF0000"/>
          <w:lang w:val="en-GB"/>
        </w:rPr>
        <w:t xml:space="preserve"> </w:t>
      </w:r>
      <w:r w:rsidR="004C384B">
        <w:rPr>
          <w:color w:val="FF0000"/>
          <w:lang w:val="en-GB"/>
        </w:rPr>
        <w:t>sensor coverage</w:t>
      </w:r>
      <w:r w:rsidR="009E5464">
        <w:rPr>
          <w:color w:val="FF0000"/>
          <w:lang w:val="en-GB"/>
        </w:rPr>
        <w:t>, subsequently</w:t>
      </w:r>
      <w:r w:rsidR="00C44353">
        <w:rPr>
          <w:color w:val="FF0000"/>
          <w:lang w:val="en-GB"/>
        </w:rPr>
        <w:t xml:space="preserve"> strengthening</w:t>
      </w:r>
      <w:r w:rsidR="009E5464">
        <w:rPr>
          <w:color w:val="FF0000"/>
          <w:lang w:val="en-GB"/>
        </w:rPr>
        <w:t xml:space="preserve"> the system</w:t>
      </w:r>
      <w:r w:rsidR="00C44353">
        <w:rPr>
          <w:color w:val="FF0000"/>
          <w:lang w:val="en-GB"/>
        </w:rPr>
        <w:t>’s</w:t>
      </w:r>
      <w:r w:rsidR="009E5464">
        <w:rPr>
          <w:color w:val="FF0000"/>
          <w:lang w:val="en-GB"/>
        </w:rPr>
        <w:t xml:space="preserve"> robustness</w:t>
      </w:r>
      <w:r w:rsidR="00CD148F">
        <w:rPr>
          <w:color w:val="FF0000"/>
          <w:lang w:val="en-GB"/>
        </w:rPr>
        <w:t>.</w:t>
      </w:r>
      <w:r w:rsidR="00BB092F">
        <w:rPr>
          <w:color w:val="FF0000"/>
          <w:lang w:val="en-GB"/>
        </w:rPr>
        <w:t xml:space="preserve"> However, there </w:t>
      </w:r>
      <w:r w:rsidR="00A75F06">
        <w:rPr>
          <w:color w:val="FF0000"/>
          <w:lang w:val="en-GB"/>
        </w:rPr>
        <w:t>are potential</w:t>
      </w:r>
      <w:r w:rsidR="00636701">
        <w:rPr>
          <w:color w:val="FF0000"/>
          <w:lang w:val="en-GB"/>
        </w:rPr>
        <w:t xml:space="preserve"> areas that poses has</w:t>
      </w:r>
      <w:r w:rsidR="00A75F06">
        <w:rPr>
          <w:color w:val="FF0000"/>
          <w:lang w:val="en-GB"/>
        </w:rPr>
        <w:t xml:space="preserve"> challenges </w:t>
      </w:r>
      <w:r w:rsidR="00636701">
        <w:rPr>
          <w:color w:val="FF0000"/>
          <w:lang w:val="en-GB"/>
        </w:rPr>
        <w:t xml:space="preserve">with this </w:t>
      </w:r>
      <w:r w:rsidR="000128E9">
        <w:rPr>
          <w:color w:val="FF0000"/>
          <w:lang w:val="en-GB"/>
        </w:rPr>
        <w:t xml:space="preserve">approach. This mainly </w:t>
      </w:r>
      <w:proofErr w:type="gramStart"/>
      <w:r w:rsidR="000128E9">
        <w:rPr>
          <w:color w:val="FF0000"/>
          <w:lang w:val="en-GB"/>
        </w:rPr>
        <w:t>has to</w:t>
      </w:r>
      <w:proofErr w:type="gramEnd"/>
      <w:r w:rsidR="000128E9">
        <w:rPr>
          <w:color w:val="FF0000"/>
          <w:lang w:val="en-GB"/>
        </w:rPr>
        <w:t xml:space="preserve"> do the management and the synchronization of t</w:t>
      </w:r>
      <w:r w:rsidR="00A56956">
        <w:rPr>
          <w:color w:val="FF0000"/>
          <w:lang w:val="en-GB"/>
        </w:rPr>
        <w:t>he</w:t>
      </w:r>
      <w:r w:rsidR="00E71D8B">
        <w:rPr>
          <w:color w:val="FF0000"/>
          <w:lang w:val="en-GB"/>
        </w:rPr>
        <w:t xml:space="preserve"> different</w:t>
      </w:r>
      <w:r w:rsidR="00A56956">
        <w:rPr>
          <w:color w:val="FF0000"/>
          <w:lang w:val="en-GB"/>
        </w:rPr>
        <w:t xml:space="preserve"> sensor data which </w:t>
      </w:r>
      <w:r w:rsidR="00E71D8B">
        <w:rPr>
          <w:color w:val="FF0000"/>
          <w:lang w:val="en-GB"/>
        </w:rPr>
        <w:t xml:space="preserve">typically </w:t>
      </w:r>
      <w:r w:rsidR="00E71D8B">
        <w:rPr>
          <w:color w:val="FF0000"/>
          <w:lang w:val="en-GB"/>
        </w:rPr>
        <w:lastRenderedPageBreak/>
        <w:t xml:space="preserve">requires </w:t>
      </w:r>
      <w:r w:rsidR="0019362D">
        <w:rPr>
          <w:color w:val="FF0000"/>
          <w:lang w:val="en-GB"/>
        </w:rPr>
        <w:t xml:space="preserve">additional </w:t>
      </w:r>
      <w:r w:rsidR="00AE223E">
        <w:rPr>
          <w:color w:val="FF0000"/>
          <w:lang w:val="en-GB"/>
        </w:rPr>
        <w:t>processes</w:t>
      </w:r>
      <w:r w:rsidR="0019362D">
        <w:rPr>
          <w:color w:val="FF0000"/>
          <w:lang w:val="en-GB"/>
        </w:rPr>
        <w:t xml:space="preserve">. Additionally, there would be a need to experiment to find out the most ideal </w:t>
      </w:r>
      <w:r w:rsidR="00AE223E">
        <w:rPr>
          <w:color w:val="FF0000"/>
          <w:lang w:val="en-GB"/>
        </w:rPr>
        <w:t>sensor placement</w:t>
      </w:r>
      <w:r w:rsidR="00037042">
        <w:rPr>
          <w:color w:val="FF0000"/>
          <w:lang w:val="en-GB"/>
        </w:rPr>
        <w:t xml:space="preserve"> to</w:t>
      </w:r>
      <w:r w:rsidR="0019362D">
        <w:rPr>
          <w:color w:val="FF0000"/>
          <w:lang w:val="en-GB"/>
        </w:rPr>
        <w:t xml:space="preserve"> achieve the</w:t>
      </w:r>
      <w:r w:rsidR="00DA06F7">
        <w:rPr>
          <w:color w:val="FF0000"/>
          <w:lang w:val="en-GB"/>
        </w:rPr>
        <w:t xml:space="preserve"> best results </w:t>
      </w:r>
      <w:r w:rsidR="00937F54">
        <w:rPr>
          <w:color w:val="FF0000"/>
          <w:lang w:val="en-GB"/>
        </w:rPr>
        <w:t xml:space="preserve">which </w:t>
      </w:r>
      <w:r w:rsidR="00B83F1F">
        <w:rPr>
          <w:color w:val="FF0000"/>
          <w:lang w:val="en-GB"/>
        </w:rPr>
        <w:t>might also be an</w:t>
      </w:r>
      <w:r w:rsidR="00937F54">
        <w:rPr>
          <w:color w:val="FF0000"/>
          <w:lang w:val="en-GB"/>
        </w:rPr>
        <w:t xml:space="preserve"> </w:t>
      </w:r>
      <w:r w:rsidR="00037042">
        <w:rPr>
          <w:color w:val="FF0000"/>
          <w:lang w:val="en-GB"/>
        </w:rPr>
        <w:t>added</w:t>
      </w:r>
      <w:r w:rsidR="005E2FA3">
        <w:rPr>
          <w:color w:val="FF0000"/>
          <w:lang w:val="en-GB"/>
        </w:rPr>
        <w:t xml:space="preserve"> challenge</w:t>
      </w:r>
      <w:r w:rsidR="00DA06F7">
        <w:rPr>
          <w:color w:val="FF0000"/>
          <w:lang w:val="en-GB"/>
        </w:rPr>
        <w:t>.</w:t>
      </w:r>
      <w:r w:rsidR="0019362D">
        <w:rPr>
          <w:color w:val="FF0000"/>
          <w:lang w:val="en-GB"/>
        </w:rPr>
        <w:t xml:space="preserve"> </w:t>
      </w:r>
      <w:r w:rsidR="00E71D8B">
        <w:rPr>
          <w:color w:val="FF0000"/>
          <w:lang w:val="en-GB"/>
        </w:rPr>
        <w:t xml:space="preserve"> </w:t>
      </w:r>
      <w:r w:rsidR="000128E9">
        <w:rPr>
          <w:color w:val="FF0000"/>
          <w:lang w:val="en-GB"/>
        </w:rPr>
        <w:t xml:space="preserve"> </w:t>
      </w:r>
    </w:p>
    <w:p w14:paraId="04716C89" w14:textId="781B9AEE" w:rsidR="00345F2A" w:rsidRDefault="00CD148F" w:rsidP="00D3220E">
      <w:pPr>
        <w:pStyle w:val="MDPI31text"/>
        <w:rPr>
          <w:color w:val="FF0000"/>
          <w:lang w:val="en-GB"/>
        </w:rPr>
      </w:pPr>
      <w:r>
        <w:rPr>
          <w:color w:val="FF0000"/>
          <w:lang w:val="en-GB"/>
        </w:rPr>
        <w:t xml:space="preserve"> </w:t>
      </w:r>
    </w:p>
    <w:p w14:paraId="38ADFD0F" w14:textId="27A97ECE" w:rsidR="00161A32" w:rsidRPr="00621204" w:rsidRDefault="000808DB" w:rsidP="00470774">
      <w:pPr>
        <w:pStyle w:val="MDPI22heading2"/>
        <w:rPr>
          <w:noProof w:val="0"/>
          <w:lang w:val="en-GB"/>
        </w:rPr>
      </w:pPr>
      <w:r>
        <w:rPr>
          <w:noProof w:val="0"/>
          <w:lang w:val="en-GB"/>
        </w:rPr>
        <w:t>6</w:t>
      </w:r>
      <w:r w:rsidR="00470774" w:rsidRPr="00621204">
        <w:rPr>
          <w:noProof w:val="0"/>
          <w:lang w:val="en-GB"/>
        </w:rPr>
        <w:t xml:space="preserve">.2 </w:t>
      </w:r>
      <w:r w:rsidR="009708D1" w:rsidRPr="00621204">
        <w:rPr>
          <w:noProof w:val="0"/>
          <w:lang w:val="en-GB"/>
        </w:rPr>
        <w:t>Classification Algorithm</w:t>
      </w:r>
    </w:p>
    <w:p w14:paraId="13C6C16C" w14:textId="43D2C523" w:rsidR="002902DA" w:rsidRDefault="002902DA" w:rsidP="00E1755A">
      <w:pPr>
        <w:pStyle w:val="MDPI31text"/>
        <w:rPr>
          <w:lang w:val="en-GB"/>
        </w:rPr>
      </w:pPr>
      <w:r w:rsidRPr="004E60A5">
        <w:rPr>
          <w:highlight w:val="yellow"/>
          <w:lang w:val="en-GB"/>
        </w:rPr>
        <w:t xml:space="preserve">Figure </w:t>
      </w:r>
      <w:r w:rsidR="000A5D3F" w:rsidRPr="004E60A5">
        <w:rPr>
          <w:highlight w:val="yellow"/>
          <w:lang w:val="en-GB"/>
        </w:rPr>
        <w:t>9</w:t>
      </w:r>
      <w:r w:rsidRPr="004E60A5">
        <w:rPr>
          <w:highlight w:val="yellow"/>
          <w:lang w:val="en-GB"/>
        </w:rPr>
        <w:t xml:space="preserve"> illustrates the relationship between the number of sitting postures classified and the overall classification accuracy of various machine learning models, as reported in the literature. </w:t>
      </w:r>
      <w:r w:rsidR="002414CB" w:rsidRPr="004E60A5">
        <w:rPr>
          <w:highlight w:val="yellow"/>
          <w:lang w:val="en-GB"/>
        </w:rPr>
        <w:t>Data analysis indicates a moderate negative correlation between the model's accuracy and the number of postures it classifies</w:t>
      </w:r>
      <w:r w:rsidRPr="004E60A5">
        <w:rPr>
          <w:highlight w:val="yellow"/>
          <w:lang w:val="en-GB"/>
        </w:rPr>
        <w:t>. This trend indicates that as the complexity of posture classification increases—with more postures</w:t>
      </w:r>
      <w:r w:rsidRPr="00620A99">
        <w:rPr>
          <w:lang w:val="en-GB"/>
        </w:rPr>
        <w:t xml:space="preserve">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354A66">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354A66" w:rsidRPr="00354A66">
        <w:t>[33]</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4E0AE3">
        <w:rPr>
          <w:lang w:val="en-GB"/>
        </w:rPr>
        <w:instrText xml:space="preserve"> ADDIN ZOTERO_ITEM CSL_CITATION {"citationID":"6EZUoEaf","properties":{"formattedCitation":"[72]","plainCitation":"[7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4E0AE3" w:rsidRPr="004E0AE3">
        <w:t>[72]</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804386">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804386" w:rsidRPr="00804386">
        <w:t>[54]</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42250C">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42250C" w:rsidRPr="0042250C">
        <w:t>[55]</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2C260770" w14:textId="6A0E5DEE" w:rsidR="00AA3066" w:rsidRPr="00A37378" w:rsidRDefault="00F70D75" w:rsidP="00A37378">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3CFA20F9" w:rsidR="00AE4DC0" w:rsidRPr="00621204" w:rsidRDefault="000808DB" w:rsidP="00430029">
      <w:pPr>
        <w:pStyle w:val="MDPI22heading2"/>
        <w:rPr>
          <w:noProof w:val="0"/>
          <w:lang w:val="en-GB"/>
        </w:rPr>
      </w:pPr>
      <w:r>
        <w:rPr>
          <w:noProof w:val="0"/>
          <w:lang w:val="en-GB"/>
        </w:rPr>
        <w:lastRenderedPageBreak/>
        <w:t>6</w:t>
      </w:r>
      <w:r w:rsidR="002A0DBE" w:rsidRPr="00621204">
        <w:rPr>
          <w:noProof w:val="0"/>
          <w:lang w:val="en-GB"/>
        </w:rPr>
        <w:t xml:space="preserve">.3 </w:t>
      </w:r>
      <w:r w:rsidR="00AE4DC0" w:rsidRPr="00621204">
        <w:rPr>
          <w:noProof w:val="0"/>
          <w:lang w:val="en-GB"/>
        </w:rPr>
        <w:t>Research Gaps</w:t>
      </w:r>
    </w:p>
    <w:p w14:paraId="33751028" w14:textId="5662F05F" w:rsidR="000C482B" w:rsidRPr="00621204" w:rsidRDefault="000808DB" w:rsidP="002A0DBE">
      <w:pPr>
        <w:pStyle w:val="MDPI23heading3"/>
        <w:rPr>
          <w:lang w:val="en-GB"/>
        </w:rPr>
      </w:pPr>
      <w:r>
        <w:rPr>
          <w:lang w:val="en-GB"/>
        </w:rPr>
        <w:t>6</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6716C7BF" w:rsidR="003A79BE" w:rsidRPr="00621204" w:rsidRDefault="000808DB" w:rsidP="002901A8">
      <w:pPr>
        <w:pStyle w:val="MDPI23heading3"/>
        <w:rPr>
          <w:color w:val="auto"/>
          <w:lang w:val="en-GB"/>
        </w:rPr>
      </w:pPr>
      <w:r>
        <w:rPr>
          <w:color w:val="auto"/>
          <w:lang w:val="en-GB"/>
        </w:rPr>
        <w:t>6</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Default="00897CEE" w:rsidP="00897CEE">
      <w:pPr>
        <w:pStyle w:val="MDPI31text"/>
        <w:rPr>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7C940F68" w14:textId="77777777" w:rsidR="001A6AA6" w:rsidRDefault="001A6AA6" w:rsidP="00897CEE">
      <w:pPr>
        <w:pStyle w:val="MDPI31text"/>
        <w:rPr>
          <w:lang w:val="en-GB"/>
        </w:rPr>
      </w:pPr>
    </w:p>
    <w:p w14:paraId="41BA3F2D" w14:textId="5E735983" w:rsidR="00B35EF3" w:rsidRPr="008C6020" w:rsidRDefault="000808DB" w:rsidP="00640BDF">
      <w:pPr>
        <w:pStyle w:val="MDPI32textnoindent"/>
        <w:rPr>
          <w:color w:val="FF0000"/>
        </w:rPr>
      </w:pPr>
      <w:r w:rsidRPr="006258F1">
        <w:rPr>
          <w:color w:val="FF0000"/>
        </w:rPr>
        <w:t>6</w:t>
      </w:r>
      <w:r w:rsidR="001A6AA6" w:rsidRPr="006258F1">
        <w:rPr>
          <w:color w:val="FF0000"/>
        </w:rPr>
        <w:t>.4 Feasibility</w:t>
      </w:r>
      <w:r w:rsidR="001A6AA6" w:rsidRPr="008C6020">
        <w:rPr>
          <w:color w:val="FF0000"/>
        </w:rPr>
        <w:t xml:space="preserve"> of Smart Sensing chair in the real-world</w:t>
      </w:r>
      <w:r w:rsidR="009B37F9">
        <w:rPr>
          <w:color w:val="FF0000"/>
        </w:rPr>
        <w:t xml:space="preserve"> </w:t>
      </w:r>
      <w:commentRangeStart w:id="5"/>
      <w:r w:rsidR="009B37F9">
        <w:rPr>
          <w:color w:val="FF0000"/>
        </w:rPr>
        <w:t>setting</w:t>
      </w:r>
      <w:commentRangeEnd w:id="5"/>
      <w:r w:rsidR="00E308A2">
        <w:rPr>
          <w:rStyle w:val="CommentReference"/>
          <w:rFonts w:eastAsia="SimSun"/>
          <w:snapToGrid/>
          <w:lang w:val="en-GB" w:eastAsia="zh-CN" w:bidi="ar-SA"/>
        </w:rPr>
        <w:commentReference w:id="5"/>
      </w:r>
    </w:p>
    <w:p w14:paraId="08D3FF81" w14:textId="1A629409" w:rsidR="00B77601" w:rsidRDefault="00F141F6" w:rsidP="00B77601">
      <w:pPr>
        <w:pStyle w:val="MDPI31text"/>
        <w:rPr>
          <w:color w:val="FF0000"/>
        </w:rPr>
      </w:pPr>
      <w:r>
        <w:rPr>
          <w:color w:val="FF0000"/>
        </w:rPr>
        <w:t xml:space="preserve">The implementation of smart sensing </w:t>
      </w:r>
      <w:r w:rsidR="00A04C0D">
        <w:rPr>
          <w:color w:val="FF0000"/>
        </w:rPr>
        <w:t>chairs</w:t>
      </w:r>
      <w:r>
        <w:rPr>
          <w:color w:val="FF0000"/>
        </w:rPr>
        <w:t xml:space="preserve"> in </w:t>
      </w:r>
      <w:r w:rsidR="00C42310">
        <w:rPr>
          <w:color w:val="FF0000"/>
        </w:rPr>
        <w:t>real</w:t>
      </w:r>
      <w:r>
        <w:rPr>
          <w:color w:val="FF0000"/>
        </w:rPr>
        <w:t>-life scenarios</w:t>
      </w:r>
      <w:r w:rsidR="00C42310">
        <w:rPr>
          <w:color w:val="FF0000"/>
        </w:rPr>
        <w:t xml:space="preserve"> such as</w:t>
      </w:r>
      <w:r>
        <w:rPr>
          <w:color w:val="FF0000"/>
        </w:rPr>
        <w:t xml:space="preserve"> </w:t>
      </w:r>
      <w:r w:rsidR="00683322">
        <w:rPr>
          <w:color w:val="FF0000"/>
        </w:rPr>
        <w:t>offices or healthcare facilities both has its opportunit</w:t>
      </w:r>
      <w:r w:rsidR="00C42310">
        <w:rPr>
          <w:color w:val="FF0000"/>
        </w:rPr>
        <w:t>ies</w:t>
      </w:r>
      <w:r w:rsidR="00683322">
        <w:rPr>
          <w:color w:val="FF0000"/>
        </w:rPr>
        <w:t xml:space="preserve"> and challenges.</w:t>
      </w:r>
      <w:r w:rsidR="001A6B2B">
        <w:rPr>
          <w:color w:val="FF0000"/>
        </w:rPr>
        <w:t xml:space="preserve"> The current advancement of sensor technology has increasingly made it </w:t>
      </w:r>
      <w:r w:rsidR="00391B2F">
        <w:rPr>
          <w:color w:val="FF0000"/>
        </w:rPr>
        <w:t>possible to actively monitor various sitting postures</w:t>
      </w:r>
      <w:r w:rsidR="00A158AF">
        <w:rPr>
          <w:color w:val="FF0000"/>
        </w:rPr>
        <w:t xml:space="preserve"> while also proving </w:t>
      </w:r>
      <w:r w:rsidR="009D18CE">
        <w:rPr>
          <w:color w:val="FF0000"/>
        </w:rPr>
        <w:t>valuable</w:t>
      </w:r>
      <w:r w:rsidR="00A158AF">
        <w:rPr>
          <w:color w:val="FF0000"/>
        </w:rPr>
        <w:t xml:space="preserve"> user-feedback in real-time</w:t>
      </w:r>
      <w:r w:rsidR="00391B2F">
        <w:rPr>
          <w:color w:val="FF0000"/>
        </w:rPr>
        <w:t>.</w:t>
      </w:r>
      <w:r w:rsidR="00A158AF">
        <w:rPr>
          <w:color w:val="FF0000"/>
        </w:rPr>
        <w:t xml:space="preserve"> These proposed systems have the </w:t>
      </w:r>
      <w:r w:rsidR="00567BE9">
        <w:rPr>
          <w:color w:val="FF0000"/>
        </w:rPr>
        <w:t>capacity of promoting better sitting and posture habits</w:t>
      </w:r>
      <w:r w:rsidR="00A34819">
        <w:rPr>
          <w:color w:val="FF0000"/>
        </w:rPr>
        <w:t xml:space="preserve"> by reducing the </w:t>
      </w:r>
      <w:r w:rsidR="00A34819">
        <w:rPr>
          <w:color w:val="FF0000"/>
        </w:rPr>
        <w:lastRenderedPageBreak/>
        <w:t>risk of musculoskeletal disorder</w:t>
      </w:r>
      <w:r w:rsidR="00C42310">
        <w:rPr>
          <w:color w:val="FF0000"/>
        </w:rPr>
        <w:t>s</w:t>
      </w:r>
      <w:r w:rsidR="00A34819">
        <w:rPr>
          <w:color w:val="FF0000"/>
        </w:rPr>
        <w:t xml:space="preserve"> among individuals</w:t>
      </w:r>
      <w:r w:rsidR="009D18CE">
        <w:rPr>
          <w:color w:val="FF0000"/>
        </w:rPr>
        <w:t xml:space="preserve"> who are regularly seated for an extended period</w:t>
      </w:r>
      <w:r w:rsidR="00A34819">
        <w:rPr>
          <w:color w:val="FF0000"/>
        </w:rPr>
        <w:t>, further improving the quality of life</w:t>
      </w:r>
      <w:r w:rsidR="00106828">
        <w:rPr>
          <w:color w:val="FF0000"/>
        </w:rPr>
        <w:t xml:space="preserve"> by</w:t>
      </w:r>
      <w:r w:rsidR="00290D4F">
        <w:rPr>
          <w:color w:val="FF0000"/>
        </w:rPr>
        <w:t xml:space="preserve"> </w:t>
      </w:r>
      <w:r w:rsidR="00D66A44">
        <w:rPr>
          <w:color w:val="FF0000"/>
        </w:rPr>
        <w:t>actively promo</w:t>
      </w:r>
      <w:r w:rsidR="00106828">
        <w:rPr>
          <w:color w:val="FF0000"/>
        </w:rPr>
        <w:t>ting</w:t>
      </w:r>
      <w:r w:rsidR="00D66A44">
        <w:rPr>
          <w:color w:val="FF0000"/>
        </w:rPr>
        <w:t xml:space="preserve"> the habit </w:t>
      </w:r>
      <w:r w:rsidR="00B77601">
        <w:rPr>
          <w:color w:val="FF0000"/>
        </w:rPr>
        <w:t>of a wellness att</w:t>
      </w:r>
      <w:r w:rsidR="001407DD">
        <w:rPr>
          <w:color w:val="FF0000"/>
        </w:rPr>
        <w:t>itude while in the workplace of the healthcare environment</w:t>
      </w:r>
      <w:r w:rsidR="00B77601">
        <w:rPr>
          <w:color w:val="FF0000"/>
        </w:rPr>
        <w:t xml:space="preserve">. </w:t>
      </w:r>
    </w:p>
    <w:p w14:paraId="2CCC9E6C" w14:textId="1221C9F7" w:rsidR="0077250C" w:rsidRDefault="005E6FEB" w:rsidP="006D4CC1">
      <w:pPr>
        <w:pStyle w:val="MDPI31text"/>
        <w:rPr>
          <w:color w:val="FF0000"/>
        </w:rPr>
      </w:pPr>
      <w:r>
        <w:rPr>
          <w:color w:val="FF0000"/>
        </w:rPr>
        <w:t xml:space="preserve">While there are some benefits </w:t>
      </w:r>
      <w:r w:rsidR="00AD46D6">
        <w:rPr>
          <w:color w:val="FF0000"/>
        </w:rPr>
        <w:t>associated with</w:t>
      </w:r>
      <w:r w:rsidR="00561E15">
        <w:rPr>
          <w:color w:val="FF0000"/>
        </w:rPr>
        <w:t xml:space="preserve"> the use of smart sensing chairs</w:t>
      </w:r>
      <w:r w:rsidR="00AD46D6">
        <w:rPr>
          <w:color w:val="FF0000"/>
        </w:rPr>
        <w:t>, there are a few challenges that must be</w:t>
      </w:r>
      <w:r w:rsidR="0002025E">
        <w:rPr>
          <w:color w:val="FF0000"/>
        </w:rPr>
        <w:t xml:space="preserve"> highlighted</w:t>
      </w:r>
      <w:r w:rsidR="00AD46D6">
        <w:rPr>
          <w:color w:val="FF0000"/>
        </w:rPr>
        <w:t>.</w:t>
      </w:r>
      <w:r w:rsidR="007D41FB">
        <w:rPr>
          <w:color w:val="FF0000"/>
        </w:rPr>
        <w:t xml:space="preserve"> </w:t>
      </w:r>
      <w:r w:rsidR="00561E15">
        <w:rPr>
          <w:color w:val="FF0000"/>
        </w:rPr>
        <w:t xml:space="preserve">Firstly, </w:t>
      </w:r>
      <w:r w:rsidR="00224451">
        <w:rPr>
          <w:color w:val="FF0000"/>
        </w:rPr>
        <w:t xml:space="preserve">there are </w:t>
      </w:r>
      <w:r w:rsidR="009D589C">
        <w:rPr>
          <w:color w:val="FF0000"/>
        </w:rPr>
        <w:t>considerations regarding the</w:t>
      </w:r>
      <w:r w:rsidR="007D41FB">
        <w:rPr>
          <w:color w:val="FF0000"/>
        </w:rPr>
        <w:t xml:space="preserve"> reliability and accuracy of the sensor data </w:t>
      </w:r>
      <w:r w:rsidR="009D589C">
        <w:rPr>
          <w:color w:val="FF0000"/>
        </w:rPr>
        <w:t>as well as the po</w:t>
      </w:r>
      <w:r w:rsidR="00253CCB">
        <w:rPr>
          <w:color w:val="FF0000"/>
        </w:rPr>
        <w:t>ssibility of</w:t>
      </w:r>
      <w:r w:rsidR="00656FCA">
        <w:rPr>
          <w:color w:val="FF0000"/>
        </w:rPr>
        <w:t xml:space="preserve"> false positive</w:t>
      </w:r>
      <w:r w:rsidR="00253CCB">
        <w:rPr>
          <w:color w:val="FF0000"/>
        </w:rPr>
        <w:t>s</w:t>
      </w:r>
      <w:r w:rsidR="00656FCA">
        <w:rPr>
          <w:color w:val="FF0000"/>
        </w:rPr>
        <w:t xml:space="preserve"> in the detection of </w:t>
      </w:r>
      <w:r w:rsidR="00253CCB">
        <w:rPr>
          <w:color w:val="FF0000"/>
        </w:rPr>
        <w:t xml:space="preserve">sitting </w:t>
      </w:r>
      <w:r w:rsidR="00656FCA">
        <w:rPr>
          <w:color w:val="FF0000"/>
        </w:rPr>
        <w:t>postures</w:t>
      </w:r>
      <w:r w:rsidR="00106828">
        <w:rPr>
          <w:color w:val="FF0000"/>
        </w:rPr>
        <w:t xml:space="preserve"> T</w:t>
      </w:r>
      <w:r w:rsidR="00EC33A0">
        <w:rPr>
          <w:color w:val="FF0000"/>
        </w:rPr>
        <w:t>here is also the risk of s</w:t>
      </w:r>
      <w:r w:rsidR="002A0A60">
        <w:rPr>
          <w:color w:val="FF0000"/>
        </w:rPr>
        <w:t>ensor drift</w:t>
      </w:r>
      <w:r w:rsidR="006C7899">
        <w:rPr>
          <w:color w:val="FF0000"/>
        </w:rPr>
        <w:t>s</w:t>
      </w:r>
      <w:r w:rsidR="00EC33A0">
        <w:rPr>
          <w:color w:val="FF0000"/>
        </w:rPr>
        <w:t xml:space="preserve"> which is</w:t>
      </w:r>
      <w:r w:rsidR="002A0A60">
        <w:rPr>
          <w:color w:val="FF0000"/>
        </w:rPr>
        <w:t xml:space="preserve"> a</w:t>
      </w:r>
      <w:r w:rsidR="00EC33A0">
        <w:rPr>
          <w:color w:val="FF0000"/>
        </w:rPr>
        <w:t xml:space="preserve">n unavoidable </w:t>
      </w:r>
      <w:r w:rsidR="002A0A60">
        <w:rPr>
          <w:color w:val="FF0000"/>
        </w:rPr>
        <w:t xml:space="preserve">phenomenon that usually </w:t>
      </w:r>
      <w:r w:rsidR="00D76FE6">
        <w:rPr>
          <w:color w:val="FF0000"/>
        </w:rPr>
        <w:t>leads</w:t>
      </w:r>
      <w:r w:rsidR="00EC33A0">
        <w:rPr>
          <w:color w:val="FF0000"/>
        </w:rPr>
        <w:t xml:space="preserve"> to inaccuracies</w:t>
      </w:r>
      <w:r w:rsidR="00106828">
        <w:rPr>
          <w:color w:val="FF0000"/>
        </w:rPr>
        <w:t xml:space="preserve"> of</w:t>
      </w:r>
      <w:r w:rsidR="006C7899">
        <w:rPr>
          <w:color w:val="FF0000"/>
        </w:rPr>
        <w:t xml:space="preserve"> sensor</w:t>
      </w:r>
      <w:r w:rsidR="00E12532">
        <w:rPr>
          <w:color w:val="FF0000"/>
        </w:rPr>
        <w:t xml:space="preserve"> readings</w:t>
      </w:r>
      <w:r w:rsidR="008230F5">
        <w:rPr>
          <w:color w:val="FF0000"/>
        </w:rPr>
        <w:t xml:space="preserve"> over time</w:t>
      </w:r>
      <w:r w:rsidR="006C7899">
        <w:rPr>
          <w:color w:val="FF0000"/>
        </w:rPr>
        <w:t xml:space="preserve">. </w:t>
      </w:r>
      <w:r w:rsidR="00A45A87">
        <w:rPr>
          <w:color w:val="FF0000"/>
        </w:rPr>
        <w:t>Furthermore, r</w:t>
      </w:r>
      <w:r w:rsidR="00A00EDA">
        <w:rPr>
          <w:color w:val="FF0000"/>
        </w:rPr>
        <w:t>egular sensor ca</w:t>
      </w:r>
      <w:r w:rsidR="006C7899">
        <w:rPr>
          <w:color w:val="FF0000"/>
        </w:rPr>
        <w:t>libration</w:t>
      </w:r>
      <w:r w:rsidR="00A00EDA">
        <w:rPr>
          <w:color w:val="FF0000"/>
        </w:rPr>
        <w:t>s</w:t>
      </w:r>
      <w:r w:rsidR="006C7899">
        <w:rPr>
          <w:color w:val="FF0000"/>
        </w:rPr>
        <w:t xml:space="preserve"> </w:t>
      </w:r>
      <w:r w:rsidR="00A00EDA">
        <w:rPr>
          <w:color w:val="FF0000"/>
        </w:rPr>
        <w:t xml:space="preserve">in </w:t>
      </w:r>
      <w:r w:rsidR="0077250C">
        <w:rPr>
          <w:color w:val="FF0000"/>
        </w:rPr>
        <w:t>these aspects</w:t>
      </w:r>
      <w:r w:rsidR="00A00EDA">
        <w:rPr>
          <w:color w:val="FF0000"/>
        </w:rPr>
        <w:t xml:space="preserve"> are very </w:t>
      </w:r>
      <w:r w:rsidR="00A64731">
        <w:rPr>
          <w:color w:val="FF0000"/>
        </w:rPr>
        <w:t>crucial</w:t>
      </w:r>
      <w:r w:rsidR="00A00EDA">
        <w:rPr>
          <w:color w:val="FF0000"/>
        </w:rPr>
        <w:t xml:space="preserve"> to ensure </w:t>
      </w:r>
      <w:r w:rsidR="000C0420">
        <w:rPr>
          <w:color w:val="FF0000"/>
        </w:rPr>
        <w:t xml:space="preserve">the accuracy and effectiveness of the sensor in </w:t>
      </w:r>
      <w:r w:rsidR="008230F5">
        <w:rPr>
          <w:color w:val="FF0000"/>
        </w:rPr>
        <w:t>the interpretation of</w:t>
      </w:r>
      <w:r w:rsidR="000C0420">
        <w:rPr>
          <w:color w:val="FF0000"/>
        </w:rPr>
        <w:t xml:space="preserve"> </w:t>
      </w:r>
      <w:r w:rsidR="0077250C">
        <w:rPr>
          <w:color w:val="FF0000"/>
        </w:rPr>
        <w:t xml:space="preserve">the user’s postures. </w:t>
      </w:r>
      <w:r w:rsidR="00E6246C">
        <w:rPr>
          <w:color w:val="FF0000"/>
        </w:rPr>
        <w:t xml:space="preserve">There are also challenges </w:t>
      </w:r>
      <w:proofErr w:type="gramStart"/>
      <w:r w:rsidR="000322B5">
        <w:rPr>
          <w:color w:val="FF0000"/>
        </w:rPr>
        <w:t>in regard to</w:t>
      </w:r>
      <w:proofErr w:type="gramEnd"/>
      <w:r w:rsidR="00184E6B">
        <w:rPr>
          <w:color w:val="FF0000"/>
        </w:rPr>
        <w:t xml:space="preserve"> </w:t>
      </w:r>
      <w:r w:rsidR="00A45A87">
        <w:rPr>
          <w:color w:val="FF0000"/>
        </w:rPr>
        <w:t xml:space="preserve">the </w:t>
      </w:r>
      <w:r w:rsidR="00184E6B">
        <w:rPr>
          <w:color w:val="FF0000"/>
        </w:rPr>
        <w:t>maintenance</w:t>
      </w:r>
      <w:r w:rsidR="001163E0">
        <w:rPr>
          <w:color w:val="FF0000"/>
        </w:rPr>
        <w:t xml:space="preserve"> overhead</w:t>
      </w:r>
      <w:r w:rsidR="00184E6B">
        <w:rPr>
          <w:color w:val="FF0000"/>
        </w:rPr>
        <w:t xml:space="preserve"> and </w:t>
      </w:r>
      <w:r w:rsidR="00E57702">
        <w:rPr>
          <w:color w:val="FF0000"/>
        </w:rPr>
        <w:t>compatibility with exist</w:t>
      </w:r>
      <w:r w:rsidR="000322B5">
        <w:rPr>
          <w:color w:val="FF0000"/>
        </w:rPr>
        <w:t xml:space="preserve">ing furniture </w:t>
      </w:r>
      <w:r w:rsidR="00A45A87">
        <w:rPr>
          <w:color w:val="FF0000"/>
        </w:rPr>
        <w:t xml:space="preserve">and </w:t>
      </w:r>
      <w:r w:rsidR="000322B5">
        <w:rPr>
          <w:color w:val="FF0000"/>
        </w:rPr>
        <w:t xml:space="preserve">wheelchair systems. Data privacy </w:t>
      </w:r>
      <w:r w:rsidR="00E07489">
        <w:rPr>
          <w:color w:val="FF0000"/>
        </w:rPr>
        <w:t xml:space="preserve">and the collection of </w:t>
      </w:r>
      <w:r w:rsidR="004F5AB4">
        <w:rPr>
          <w:color w:val="FF0000"/>
        </w:rPr>
        <w:t xml:space="preserve">sensitive </w:t>
      </w:r>
      <w:r w:rsidR="00E07489">
        <w:rPr>
          <w:color w:val="FF0000"/>
        </w:rPr>
        <w:t>user information is</w:t>
      </w:r>
      <w:r w:rsidR="004F5AB4">
        <w:rPr>
          <w:color w:val="FF0000"/>
        </w:rPr>
        <w:t xml:space="preserve"> yet another area that must be cons</w:t>
      </w:r>
      <w:r w:rsidR="00E31924">
        <w:rPr>
          <w:color w:val="FF0000"/>
        </w:rPr>
        <w:t>idered in the implementation of these systems.</w:t>
      </w:r>
      <w:r w:rsidR="00334FE4">
        <w:rPr>
          <w:color w:val="FF0000"/>
        </w:rPr>
        <w:t xml:space="preserve"> </w:t>
      </w:r>
      <w:r w:rsidR="00E31924">
        <w:rPr>
          <w:color w:val="FF0000"/>
        </w:rPr>
        <w:t>In terms of cost-effectiveness,</w:t>
      </w:r>
      <w:r w:rsidR="00E347A8">
        <w:rPr>
          <w:color w:val="FF0000"/>
        </w:rPr>
        <w:t xml:space="preserve"> t</w:t>
      </w:r>
      <w:r w:rsidR="004E2091">
        <w:rPr>
          <w:color w:val="FF0000"/>
        </w:rPr>
        <w:t>he hardware</w:t>
      </w:r>
      <w:r w:rsidR="005A0438">
        <w:rPr>
          <w:color w:val="FF0000"/>
        </w:rPr>
        <w:t xml:space="preserve"> component</w:t>
      </w:r>
      <w:r w:rsidR="004E2091">
        <w:rPr>
          <w:color w:val="FF0000"/>
        </w:rPr>
        <w:t xml:space="preserve"> be</w:t>
      </w:r>
      <w:r w:rsidR="0021654F">
        <w:rPr>
          <w:color w:val="FF0000"/>
        </w:rPr>
        <w:t>ing</w:t>
      </w:r>
      <w:r w:rsidR="004D35FD">
        <w:rPr>
          <w:color w:val="FF0000"/>
        </w:rPr>
        <w:t xml:space="preserve"> used</w:t>
      </w:r>
      <w:r w:rsidR="00E347A8">
        <w:rPr>
          <w:color w:val="FF0000"/>
        </w:rPr>
        <w:t xml:space="preserve">, </w:t>
      </w:r>
      <w:r w:rsidR="00AE2E7B">
        <w:rPr>
          <w:color w:val="FF0000"/>
        </w:rPr>
        <w:t>particularly</w:t>
      </w:r>
      <w:r w:rsidR="00E347A8">
        <w:rPr>
          <w:color w:val="FF0000"/>
        </w:rPr>
        <w:t xml:space="preserve"> the sensor, </w:t>
      </w:r>
      <w:r w:rsidR="0021654F">
        <w:rPr>
          <w:color w:val="FF0000"/>
        </w:rPr>
        <w:t>would largely depend on</w:t>
      </w:r>
      <w:r w:rsidR="006D4CC1">
        <w:rPr>
          <w:color w:val="FF0000"/>
        </w:rPr>
        <w:t xml:space="preserve"> the</w:t>
      </w:r>
      <w:r w:rsidR="0021654F">
        <w:rPr>
          <w:color w:val="FF0000"/>
        </w:rPr>
        <w:t xml:space="preserve"> </w:t>
      </w:r>
      <w:r w:rsidR="005A0438">
        <w:rPr>
          <w:color w:val="FF0000"/>
        </w:rPr>
        <w:t xml:space="preserve">overall </w:t>
      </w:r>
      <w:r w:rsidR="006D4CC1">
        <w:rPr>
          <w:color w:val="FF0000"/>
        </w:rPr>
        <w:t>affordability of</w:t>
      </w:r>
      <w:r w:rsidR="00BD1827">
        <w:rPr>
          <w:color w:val="FF0000"/>
        </w:rPr>
        <w:t xml:space="preserve"> </w:t>
      </w:r>
      <w:r w:rsidR="00E347A8">
        <w:rPr>
          <w:color w:val="FF0000"/>
        </w:rPr>
        <w:t>each system</w:t>
      </w:r>
      <w:r w:rsidR="006D4CC1">
        <w:rPr>
          <w:color w:val="FF0000"/>
        </w:rPr>
        <w:t>.</w:t>
      </w:r>
    </w:p>
    <w:p w14:paraId="02430C4E" w14:textId="77777777" w:rsidR="001A6AA6" w:rsidRPr="00621204" w:rsidRDefault="001A6AA6" w:rsidP="001A6AA6">
      <w:pPr>
        <w:pStyle w:val="MDPI32textnoindent"/>
      </w:pPr>
    </w:p>
    <w:p w14:paraId="6C2D61BA" w14:textId="04882E90" w:rsidR="00E93210" w:rsidRPr="00621204" w:rsidRDefault="000808DB" w:rsidP="00897CEE">
      <w:pPr>
        <w:pStyle w:val="MDPI21heading1"/>
        <w:rPr>
          <w:lang w:val="en-GB"/>
        </w:rPr>
      </w:pPr>
      <w:r>
        <w:rPr>
          <w:lang w:val="en-GB"/>
        </w:rPr>
        <w:t>7</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44F8D2DC"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140170">
        <w:rPr>
          <w:color w:val="auto"/>
          <w:lang w:val="en-GB"/>
        </w:rPr>
        <w:instrText xml:space="preserve"> ADDIN ZOTERO_ITEM CSL_CITATION {"citationID":"UKVVycBb","properties":{"formattedCitation":"[80,81]","plainCitation":"[80,81]","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140170" w:rsidRPr="00140170">
        <w:t>[80,81]</w:t>
      </w:r>
      <w:r w:rsidR="003D6172" w:rsidRPr="00A255EC">
        <w:rPr>
          <w:color w:val="auto"/>
          <w:lang w:val="en-GB"/>
        </w:rPr>
        <w:fldChar w:fldCharType="end"/>
      </w:r>
      <w:r w:rsidR="00222D56" w:rsidRPr="00A255EC">
        <w:rPr>
          <w:color w:val="auto"/>
          <w:lang w:val="en-GB"/>
        </w:rPr>
        <w:t>.</w:t>
      </w:r>
    </w:p>
    <w:p w14:paraId="7C362299" w14:textId="5CF2D41D"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1511F">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1511F" w:rsidRPr="0051511F">
        <w:t>[35]</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1900EB">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1900EB" w:rsidRPr="001900EB">
        <w:t>[46]</w:t>
      </w:r>
      <w:r w:rsidR="00842EA2" w:rsidRPr="0026124F">
        <w:rPr>
          <w:lang w:val="en-GB"/>
        </w:rPr>
        <w:fldChar w:fldCharType="end"/>
      </w:r>
      <w:r w:rsidRPr="0026124F">
        <w:rPr>
          <w:lang w:val="en-GB"/>
        </w:rPr>
        <w:t>.</w:t>
      </w:r>
    </w:p>
    <w:p w14:paraId="0D3B2E8F" w14:textId="77777777" w:rsidR="000F0681" w:rsidRDefault="000F0681" w:rsidP="002316D9">
      <w:pPr>
        <w:pStyle w:val="MDPI62BackMatter"/>
        <w:rPr>
          <w:b/>
          <w:szCs w:val="18"/>
          <w:lang w:val="en-GB"/>
        </w:rPr>
      </w:pPr>
    </w:p>
    <w:p w14:paraId="71998087" w14:textId="40941D77" w:rsidR="002316D9" w:rsidRPr="0026124F" w:rsidRDefault="002316D9" w:rsidP="002316D9">
      <w:pPr>
        <w:pStyle w:val="MDPI62BackMatter"/>
        <w:rPr>
          <w:szCs w:val="18"/>
          <w:lang w:val="en-GB"/>
        </w:rPr>
      </w:pPr>
      <w:r w:rsidRPr="0026124F">
        <w:rPr>
          <w:b/>
          <w:szCs w:val="18"/>
          <w:lang w:val="en-GB"/>
        </w:rPr>
        <w:lastRenderedPageBreak/>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4D96F7B7" w14:textId="5938D896" w:rsidR="00E93210" w:rsidRPr="00621204" w:rsidRDefault="00E93210" w:rsidP="00070792">
      <w:pPr>
        <w:pStyle w:val="MDPI21heading1"/>
        <w:ind w:left="0"/>
        <w:rPr>
          <w:lang w:val="en-GB"/>
        </w:rPr>
      </w:pPr>
      <w:r w:rsidRPr="00621204">
        <w:rPr>
          <w:lang w:val="en-GB"/>
        </w:rPr>
        <w:t>References</w:t>
      </w:r>
    </w:p>
    <w:p w14:paraId="23C23C69" w14:textId="77777777" w:rsidR="007F67D7" w:rsidRDefault="007A08BB" w:rsidP="007F67D7">
      <w:pPr>
        <w:pStyle w:val="Bibliography"/>
      </w:pPr>
      <w:r w:rsidRPr="0026124F">
        <w:fldChar w:fldCharType="begin"/>
      </w:r>
      <w:r w:rsidR="00A37DB0">
        <w:instrText xml:space="preserve"> ADDIN ZOTERO_BIBL {"uncited":[],"omitted":[],"custom":[]} CSL_BIBLIOGRAPHY </w:instrText>
      </w:r>
      <w:r w:rsidRPr="0026124F">
        <w:fldChar w:fldCharType="separate"/>
      </w:r>
      <w:r w:rsidR="007F67D7">
        <w:t xml:space="preserve">1. </w:t>
      </w:r>
      <w:r w:rsidR="007F67D7">
        <w:tab/>
        <w:t xml:space="preserve">Gill, T.K.; </w:t>
      </w:r>
      <w:proofErr w:type="spellStart"/>
      <w:r w:rsidR="007F67D7">
        <w:t>Mittinty</w:t>
      </w:r>
      <w:proofErr w:type="spellEnd"/>
      <w:r w:rsidR="007F67D7">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7F67D7">
        <w:rPr>
          <w:i/>
          <w:iCs/>
        </w:rPr>
        <w:t>The Lancet Rheumatology</w:t>
      </w:r>
      <w:r w:rsidR="007F67D7">
        <w:t xml:space="preserve"> </w:t>
      </w:r>
      <w:r w:rsidR="007F67D7">
        <w:rPr>
          <w:b/>
          <w:bCs/>
        </w:rPr>
        <w:t>2023</w:t>
      </w:r>
      <w:r w:rsidR="007F67D7">
        <w:t xml:space="preserve">, </w:t>
      </w:r>
      <w:r w:rsidR="007F67D7">
        <w:rPr>
          <w:i/>
          <w:iCs/>
        </w:rPr>
        <w:t>5</w:t>
      </w:r>
      <w:r w:rsidR="007F67D7">
        <w:t>, e670–e682, doi:10.1016/S2665-9913(23)00232-1.</w:t>
      </w:r>
    </w:p>
    <w:p w14:paraId="6D943B18" w14:textId="77777777" w:rsidR="007F67D7" w:rsidRDefault="007F67D7" w:rsidP="007F67D7">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6AABF556" w14:textId="77777777" w:rsidR="007F67D7" w:rsidRDefault="007F67D7" w:rsidP="007F67D7">
      <w:pPr>
        <w:pStyle w:val="Bibliography"/>
      </w:pPr>
      <w:r>
        <w:t xml:space="preserve">3.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61EFDA8D" w14:textId="77777777" w:rsidR="007F67D7" w:rsidRDefault="007F67D7" w:rsidP="007F67D7">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49A04C28" w14:textId="77777777" w:rsidR="007F67D7" w:rsidRDefault="007F67D7" w:rsidP="007F67D7">
      <w:pPr>
        <w:pStyle w:val="Bibliography"/>
      </w:pPr>
      <w:r>
        <w:t xml:space="preserve">5.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25967AD1" w14:textId="77777777" w:rsidR="007F67D7" w:rsidRDefault="007F67D7" w:rsidP="007F67D7">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18F26710" w14:textId="77777777" w:rsidR="007F67D7" w:rsidRDefault="007F67D7" w:rsidP="007F67D7">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668A110" w14:textId="77777777" w:rsidR="007F67D7" w:rsidRDefault="007F67D7" w:rsidP="007F67D7">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16F7AAE5" w14:textId="77777777" w:rsidR="007F67D7" w:rsidRDefault="007F67D7" w:rsidP="007F67D7">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3663E2FE" w14:textId="77777777" w:rsidR="007F67D7" w:rsidRDefault="007F67D7" w:rsidP="007F67D7">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Behaviour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3107EEE9" w14:textId="77777777" w:rsidR="007F67D7" w:rsidRDefault="007F67D7" w:rsidP="007F67D7">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186522CF" w14:textId="77777777" w:rsidR="007F67D7" w:rsidRDefault="007F67D7" w:rsidP="007F67D7">
      <w:pPr>
        <w:pStyle w:val="Bibliography"/>
      </w:pPr>
      <w:r>
        <w:lastRenderedPageBreak/>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AF52195" w14:textId="77777777" w:rsidR="007F67D7" w:rsidRDefault="007F67D7" w:rsidP="007F67D7">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29164EC9" w14:textId="77777777" w:rsidR="007F67D7" w:rsidRDefault="007F67D7" w:rsidP="007F67D7">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57D94006" w14:textId="77777777" w:rsidR="007F67D7" w:rsidRDefault="007F67D7" w:rsidP="007F67D7">
      <w:pPr>
        <w:pStyle w:val="Bibliography"/>
      </w:pPr>
      <w:r>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4479F933" w14:textId="77777777" w:rsidR="007F67D7" w:rsidRDefault="007F67D7" w:rsidP="007F67D7">
      <w:pPr>
        <w:pStyle w:val="Bibliography"/>
      </w:pPr>
      <w:r>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xml:space="preserve">, 9–16, </w:t>
      </w:r>
      <w:proofErr w:type="gramStart"/>
      <w:r>
        <w:t>doi:10.1016/j.compmedimag</w:t>
      </w:r>
      <w:proofErr w:type="gramEnd"/>
      <w:r>
        <w:t>.2006.09.016.</w:t>
      </w:r>
    </w:p>
    <w:p w14:paraId="1659FD43" w14:textId="77777777" w:rsidR="007F67D7" w:rsidRDefault="007F67D7" w:rsidP="007F67D7">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15559DC1" w14:textId="77777777" w:rsidR="007F67D7" w:rsidRDefault="007F67D7" w:rsidP="007F67D7">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1091A140" w14:textId="77777777" w:rsidR="007F67D7" w:rsidRDefault="007F67D7" w:rsidP="007F67D7">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3DE3C734" w14:textId="77777777" w:rsidR="007F67D7" w:rsidRDefault="007F67D7" w:rsidP="007F67D7">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xml:space="preserve">, 105772, </w:t>
      </w:r>
      <w:proofErr w:type="gramStart"/>
      <w:r>
        <w:t>doi:10.1016/j.cmpb</w:t>
      </w:r>
      <w:proofErr w:type="gramEnd"/>
      <w:r>
        <w:t>.2020.105772.</w:t>
      </w:r>
    </w:p>
    <w:p w14:paraId="665DDD25" w14:textId="77777777" w:rsidR="007F67D7" w:rsidRDefault="007F67D7" w:rsidP="007F67D7">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39F9CAAE" w14:textId="77777777" w:rsidR="007F67D7" w:rsidRDefault="007F67D7" w:rsidP="007F67D7">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3EE140D0" w14:textId="77777777" w:rsidR="007F67D7" w:rsidRDefault="007F67D7" w:rsidP="007F67D7">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2804FF7" w14:textId="77777777" w:rsidR="007F67D7" w:rsidRDefault="007F67D7" w:rsidP="007F67D7">
      <w:pPr>
        <w:pStyle w:val="Bibliography"/>
      </w:pPr>
      <w:r>
        <w:t xml:space="preserve">24.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F889FDA" w14:textId="77777777" w:rsidR="007F67D7" w:rsidRDefault="007F67D7" w:rsidP="007F67D7">
      <w:pPr>
        <w:pStyle w:val="Bibliography"/>
      </w:pPr>
      <w:r>
        <w:t xml:space="preserve">25.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67696854" w14:textId="77777777" w:rsidR="007F67D7" w:rsidRDefault="007F67D7" w:rsidP="007F67D7">
      <w:pPr>
        <w:pStyle w:val="Bibliography"/>
      </w:pPr>
      <w:r>
        <w:t xml:space="preserve">26.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1D43B5A" w14:textId="77777777" w:rsidR="007F67D7" w:rsidRDefault="007F67D7" w:rsidP="007F67D7">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55F5C78E" w14:textId="77777777" w:rsidR="007F67D7" w:rsidRDefault="007F67D7" w:rsidP="007F67D7">
      <w:pPr>
        <w:pStyle w:val="Bibliography"/>
      </w:pPr>
      <w:r>
        <w:lastRenderedPageBreak/>
        <w:t xml:space="preserve">2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50F586F3" w14:textId="77777777" w:rsidR="007F67D7" w:rsidRDefault="007F67D7" w:rsidP="007F67D7">
      <w:pPr>
        <w:pStyle w:val="Bibliography"/>
      </w:pPr>
      <w:r>
        <w:t xml:space="preserve">29. </w:t>
      </w:r>
      <w:r>
        <w:tab/>
        <w:t xml:space="preserve">Wan, Q.; Zhao, H.; Li, J.; Xu, P. Hip Positioning and Sitting Posture Recognition Based on Human Sitting Pressure Image. </w:t>
      </w:r>
      <w:r>
        <w:rPr>
          <w:i/>
          <w:iCs/>
        </w:rPr>
        <w:t>Sensors</w:t>
      </w:r>
      <w:r>
        <w:t xml:space="preserve"> </w:t>
      </w:r>
      <w:r>
        <w:rPr>
          <w:b/>
          <w:bCs/>
        </w:rPr>
        <w:t>2021</w:t>
      </w:r>
      <w:r>
        <w:t xml:space="preserve">, </w:t>
      </w:r>
      <w:r>
        <w:rPr>
          <w:i/>
          <w:iCs/>
        </w:rPr>
        <w:t>21</w:t>
      </w:r>
      <w:r>
        <w:t>, 426, doi:10.3390/s21020426.</w:t>
      </w:r>
    </w:p>
    <w:p w14:paraId="7646F57C" w14:textId="77777777" w:rsidR="007F67D7" w:rsidRDefault="007F67D7" w:rsidP="007F67D7">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1B4494C1" w14:textId="77777777" w:rsidR="007F67D7" w:rsidRDefault="007F67D7" w:rsidP="007F67D7">
      <w:pPr>
        <w:pStyle w:val="Bibliography"/>
      </w:pPr>
      <w:r>
        <w:t xml:space="preserve">3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10B6996" w14:textId="77777777" w:rsidR="007F67D7" w:rsidRDefault="007F67D7" w:rsidP="007F67D7">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1DDE5F2F" w14:textId="77777777" w:rsidR="007F67D7" w:rsidRDefault="007F67D7" w:rsidP="007F67D7">
      <w:pPr>
        <w:pStyle w:val="Bibliography"/>
      </w:pPr>
      <w:r>
        <w:t xml:space="preserve">33.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76F650AF" w14:textId="77777777" w:rsidR="007F67D7" w:rsidRDefault="007F67D7" w:rsidP="007F67D7">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28235C5" w14:textId="77777777" w:rsidR="007F67D7" w:rsidRDefault="007F67D7" w:rsidP="007F67D7">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855AB7F" w14:textId="77777777" w:rsidR="007F67D7" w:rsidRDefault="007F67D7" w:rsidP="007F67D7">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49A0F450" w14:textId="77777777" w:rsidR="007F67D7" w:rsidRDefault="007F67D7" w:rsidP="007F67D7">
      <w:pPr>
        <w:pStyle w:val="Bibliography"/>
      </w:pPr>
      <w:r>
        <w:t xml:space="preserve">37.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3EC97E59" w14:textId="77777777" w:rsidR="007F67D7" w:rsidRDefault="007F67D7" w:rsidP="007F67D7">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5300FBA4" w14:textId="77777777" w:rsidR="007F67D7" w:rsidRDefault="007F67D7" w:rsidP="007F67D7">
      <w:pPr>
        <w:pStyle w:val="Bibliography"/>
      </w:pPr>
      <w:r>
        <w:t xml:space="preserve">39.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7C29E37" w14:textId="77777777" w:rsidR="007F67D7" w:rsidRDefault="007F67D7" w:rsidP="007F67D7">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03C8371" w14:textId="77777777" w:rsidR="007F67D7" w:rsidRDefault="007F67D7" w:rsidP="007F67D7">
      <w:pPr>
        <w:pStyle w:val="Bibliography"/>
      </w:pPr>
      <w:r>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C8B4944" w14:textId="77777777" w:rsidR="007F67D7" w:rsidRDefault="007F67D7" w:rsidP="007F67D7">
      <w:pPr>
        <w:pStyle w:val="Bibliography"/>
      </w:pPr>
      <w:r>
        <w:t xml:space="preserve">42.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2686668F" w14:textId="77777777" w:rsidR="007F67D7" w:rsidRDefault="007F67D7" w:rsidP="007F67D7">
      <w:pPr>
        <w:pStyle w:val="Bibliography"/>
      </w:pPr>
      <w:r>
        <w:lastRenderedPageBreak/>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0D193FEA" w14:textId="77777777" w:rsidR="007F67D7" w:rsidRDefault="007F67D7" w:rsidP="007F67D7">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1CB59DD2" w14:textId="77777777" w:rsidR="007F67D7" w:rsidRDefault="007F67D7" w:rsidP="007F67D7">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7E744266" w14:textId="77777777" w:rsidR="007F67D7" w:rsidRDefault="007F67D7" w:rsidP="007F67D7">
      <w:pPr>
        <w:pStyle w:val="Bibliography"/>
      </w:pPr>
      <w:r>
        <w:t xml:space="preserve">46.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4D243D56" w14:textId="77777777" w:rsidR="007F67D7" w:rsidRDefault="007F67D7" w:rsidP="007F67D7">
      <w:pPr>
        <w:pStyle w:val="Bibliography"/>
      </w:pPr>
      <w:r>
        <w:t xml:space="preserve">47. </w:t>
      </w:r>
      <w:r>
        <w:tab/>
        <w:t xml:space="preserve">Ren, X.; Yu, B.; Lu, Y.; Zhang, B.; Hu, J.; Brombacher, A. </w:t>
      </w:r>
      <w:proofErr w:type="spellStart"/>
      <w:r>
        <w:t>LightSit</w:t>
      </w:r>
      <w:proofErr w:type="spellEnd"/>
      <w:r>
        <w:t xml:space="preserve">: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0251F6DF" w14:textId="77777777" w:rsidR="007F67D7" w:rsidRDefault="007F67D7" w:rsidP="007F67D7">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1D786856" w14:textId="77777777" w:rsidR="007F67D7" w:rsidRDefault="007F67D7" w:rsidP="007F67D7">
      <w:pPr>
        <w:pStyle w:val="Bibliography"/>
      </w:pPr>
      <w:r>
        <w:t xml:space="preserve">49.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2F475BE0" w14:textId="77777777" w:rsidR="007F67D7" w:rsidRDefault="007F67D7" w:rsidP="007F67D7">
      <w:pPr>
        <w:pStyle w:val="Bibliography"/>
      </w:pPr>
      <w:r>
        <w:t xml:space="preserve">50.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5F9C666E" w14:textId="77777777" w:rsidR="007F67D7" w:rsidRDefault="007F67D7" w:rsidP="007F67D7">
      <w:pPr>
        <w:pStyle w:val="Bibliography"/>
      </w:pPr>
      <w:r>
        <w:t xml:space="preserve">51.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0E1283CC" w14:textId="77777777" w:rsidR="007F67D7" w:rsidRDefault="007F67D7" w:rsidP="007F67D7">
      <w:pPr>
        <w:pStyle w:val="Bibliography"/>
      </w:pPr>
      <w:r>
        <w:t xml:space="preserve">52.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756E9EB" w14:textId="77777777" w:rsidR="007F67D7" w:rsidRDefault="007F67D7" w:rsidP="007F67D7">
      <w:pPr>
        <w:pStyle w:val="Bibliography"/>
      </w:pPr>
      <w:r>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5C58E125" w14:textId="77777777" w:rsidR="007F67D7" w:rsidRDefault="007F67D7" w:rsidP="007F67D7">
      <w:pPr>
        <w:pStyle w:val="Bibliography"/>
      </w:pPr>
      <w:r>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8C21D2F" w14:textId="77777777" w:rsidR="007F67D7" w:rsidRDefault="007F67D7" w:rsidP="007F67D7">
      <w:pPr>
        <w:pStyle w:val="Bibliography"/>
      </w:pPr>
      <w:r>
        <w:t xml:space="preserve">55.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29E67EA0" w14:textId="77777777" w:rsidR="007F67D7" w:rsidRDefault="007F67D7" w:rsidP="007F67D7">
      <w:pPr>
        <w:pStyle w:val="Bibliography"/>
      </w:pPr>
      <w:r>
        <w:t xml:space="preserve">56.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0A947ED8" w14:textId="77777777" w:rsidR="007F67D7" w:rsidRDefault="007F67D7" w:rsidP="007F67D7">
      <w:pPr>
        <w:pStyle w:val="Bibliography"/>
      </w:pPr>
      <w:r>
        <w:t xml:space="preserve">57.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7DD2D937" w14:textId="77777777" w:rsidR="007F67D7" w:rsidRDefault="007F67D7" w:rsidP="007F67D7">
      <w:pPr>
        <w:pStyle w:val="Bibliography"/>
      </w:pPr>
      <w:r>
        <w:t xml:space="preserve">58.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1CE40E64" w14:textId="77777777" w:rsidR="007F67D7" w:rsidRDefault="007F67D7" w:rsidP="007F67D7">
      <w:pPr>
        <w:pStyle w:val="Bibliography"/>
      </w:pPr>
      <w:r>
        <w:lastRenderedPageBreak/>
        <w:t xml:space="preserve">59.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7408CC18" w14:textId="77777777" w:rsidR="007F67D7" w:rsidRDefault="007F67D7" w:rsidP="007F67D7">
      <w:pPr>
        <w:pStyle w:val="Bibliography"/>
      </w:pPr>
      <w:r>
        <w:t xml:space="preserve">60.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108AB6A6" w14:textId="77777777" w:rsidR="007F67D7" w:rsidRDefault="007F67D7" w:rsidP="007F67D7">
      <w:pPr>
        <w:pStyle w:val="Bibliography"/>
      </w:pPr>
      <w:r>
        <w:t xml:space="preserve">6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348DB095" w14:textId="77777777" w:rsidR="007F67D7" w:rsidRDefault="007F67D7" w:rsidP="007F67D7">
      <w:pPr>
        <w:pStyle w:val="Bibliography"/>
      </w:pPr>
      <w:r>
        <w:t xml:space="preserve">62.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3ABC1966" w14:textId="77777777" w:rsidR="007F67D7" w:rsidRDefault="007F67D7" w:rsidP="007F67D7">
      <w:pPr>
        <w:pStyle w:val="Bibliography"/>
      </w:pPr>
      <w:r>
        <w:t xml:space="preserve">63. </w:t>
      </w:r>
      <w:r>
        <w:tab/>
        <w:t>Interlink Electronics FSR 402 Data Sheet.</w:t>
      </w:r>
    </w:p>
    <w:p w14:paraId="5D272CA7" w14:textId="77777777" w:rsidR="007F67D7" w:rsidRDefault="007F67D7" w:rsidP="007F67D7">
      <w:pPr>
        <w:pStyle w:val="Bibliography"/>
      </w:pPr>
      <w:r>
        <w:t xml:space="preserve">64. </w:t>
      </w:r>
      <w:r>
        <w:tab/>
        <w:t>Interlink Electronics FSR 406 Data Sheet.</w:t>
      </w:r>
    </w:p>
    <w:p w14:paraId="42E8F143" w14:textId="77777777" w:rsidR="007F67D7" w:rsidRDefault="007F67D7" w:rsidP="007F67D7">
      <w:pPr>
        <w:pStyle w:val="Bibliography"/>
      </w:pPr>
      <w:r>
        <w:t xml:space="preserve">65.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D7C7512" w14:textId="77777777" w:rsidR="007F67D7" w:rsidRDefault="007F67D7" w:rsidP="007F67D7">
      <w:pPr>
        <w:pStyle w:val="Bibliography"/>
      </w:pPr>
      <w:r>
        <w:t xml:space="preserve">66.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2AA43CA9" w14:textId="77777777" w:rsidR="007F67D7" w:rsidRDefault="007F67D7" w:rsidP="007F67D7">
      <w:pPr>
        <w:pStyle w:val="Bibliography"/>
      </w:pPr>
      <w:r>
        <w:t xml:space="preserve">67.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79B7E274" w14:textId="77777777" w:rsidR="007F67D7" w:rsidRDefault="007F67D7" w:rsidP="007F67D7">
      <w:pPr>
        <w:pStyle w:val="Bibliography"/>
      </w:pPr>
      <w:r>
        <w:t xml:space="preserve">68. </w:t>
      </w:r>
      <w:r>
        <w:tab/>
      </w:r>
      <w:proofErr w:type="spellStart"/>
      <w:r>
        <w:t>SpectraSymbol</w:t>
      </w:r>
      <w:proofErr w:type="spellEnd"/>
      <w:r>
        <w:t xml:space="preserve"> Flex Sensor Data Sheet 2014.</w:t>
      </w:r>
    </w:p>
    <w:p w14:paraId="1E776BC9" w14:textId="77777777" w:rsidR="007F67D7" w:rsidRDefault="007F67D7" w:rsidP="007F67D7">
      <w:pPr>
        <w:pStyle w:val="Bibliography"/>
      </w:pPr>
      <w:r>
        <w:t xml:space="preserve">69. </w:t>
      </w:r>
      <w:r>
        <w:tab/>
      </w:r>
      <w:proofErr w:type="spellStart"/>
      <w:r>
        <w:t>SpectraSymbol</w:t>
      </w:r>
      <w:proofErr w:type="spellEnd"/>
      <w:r>
        <w:t xml:space="preserve"> Flex Sensor 2.2.</w:t>
      </w:r>
    </w:p>
    <w:p w14:paraId="666ECA5F" w14:textId="77777777" w:rsidR="007F67D7" w:rsidRDefault="007F67D7" w:rsidP="007F67D7">
      <w:pPr>
        <w:pStyle w:val="Bibliography"/>
      </w:pPr>
      <w:r>
        <w:t xml:space="preserve">70.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43567BDF" w14:textId="77777777" w:rsidR="007F67D7" w:rsidRDefault="007F67D7" w:rsidP="007F67D7">
      <w:pPr>
        <w:pStyle w:val="Bibliography"/>
      </w:pPr>
      <w:r>
        <w:t xml:space="preserve">7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67DB0049" w14:textId="77777777" w:rsidR="007F67D7" w:rsidRDefault="007F67D7" w:rsidP="007F67D7">
      <w:pPr>
        <w:pStyle w:val="Bibliography"/>
      </w:pPr>
      <w:r>
        <w:t xml:space="preserve">72.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7A6EE66" w14:textId="77777777" w:rsidR="007F67D7" w:rsidRDefault="007F67D7" w:rsidP="007F67D7">
      <w:pPr>
        <w:pStyle w:val="Bibliography"/>
      </w:pPr>
      <w:r>
        <w:t xml:space="preserve">73.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3A149EE3" w14:textId="77777777" w:rsidR="007F67D7" w:rsidRDefault="007F67D7" w:rsidP="007F67D7">
      <w:pPr>
        <w:pStyle w:val="Bibliography"/>
      </w:pPr>
      <w:r>
        <w:t xml:space="preserve">74.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44205084" w14:textId="77777777" w:rsidR="007F67D7" w:rsidRDefault="007F67D7" w:rsidP="007F67D7">
      <w:pPr>
        <w:pStyle w:val="Bibliography"/>
      </w:pPr>
      <w:r>
        <w:t xml:space="preserve">75. </w:t>
      </w:r>
      <w:r>
        <w:tab/>
        <w:t xml:space="preserve">Liu, H.; </w:t>
      </w:r>
      <w:proofErr w:type="spellStart"/>
      <w:r>
        <w:t>Gegov</w:t>
      </w:r>
      <w:proofErr w:type="spellEnd"/>
      <w:r>
        <w:t xml:space="preserve">, A.; Stahl, F. Categorization and Construction of Rule Based Systems. In </w:t>
      </w:r>
      <w:r>
        <w:rPr>
          <w:i/>
          <w:iCs/>
        </w:rPr>
        <w:t>Engineering Applications of Neural Networks</w:t>
      </w:r>
      <w:r>
        <w:t>; Mladenov, V., Jayne, C., Iliadis, L., Eds.; Communications in Computer and Information Science; Springer International Publishing: Cham, 2014; Vol. 459, pp. 183–194 ISBN 978-3-319-11070-7.</w:t>
      </w:r>
    </w:p>
    <w:p w14:paraId="26BDC0EE" w14:textId="77777777" w:rsidR="007F67D7" w:rsidRDefault="007F67D7" w:rsidP="007F67D7">
      <w:pPr>
        <w:pStyle w:val="Bibliography"/>
      </w:pPr>
      <w:r>
        <w:t xml:space="preserve">76.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589F304B" w14:textId="77777777" w:rsidR="007F67D7" w:rsidRDefault="007F67D7" w:rsidP="007F67D7">
      <w:pPr>
        <w:pStyle w:val="Bibliography"/>
      </w:pPr>
      <w:r>
        <w:t xml:space="preserve">77. </w:t>
      </w:r>
      <w:r>
        <w:tab/>
        <w:t xml:space="preserve">Davison, A.C. </w:t>
      </w:r>
      <w:r>
        <w:rPr>
          <w:i/>
          <w:iCs/>
        </w:rPr>
        <w:t>Statistical Models</w:t>
      </w:r>
      <w:r>
        <w:t>; Cambridge University Press: Cambridge, U.K., 2003; ISBN 978-0-511-67497-6.</w:t>
      </w:r>
    </w:p>
    <w:p w14:paraId="6E0C922C" w14:textId="77777777" w:rsidR="007F67D7" w:rsidRDefault="007F67D7" w:rsidP="007F67D7">
      <w:pPr>
        <w:pStyle w:val="Bibliography"/>
      </w:pPr>
      <w:r>
        <w:t xml:space="preserve">78. </w:t>
      </w:r>
      <w:r>
        <w:tab/>
        <w:t xml:space="preserve">Sarker, I.H. Deep Learning: A Comprehensive Overview on Techniques, Taxonomy, Applications and Research Directions. </w:t>
      </w:r>
      <w:r>
        <w:rPr>
          <w:i/>
          <w:iCs/>
        </w:rPr>
        <w:t>SN COMPUT. SCI.</w:t>
      </w:r>
      <w:r>
        <w:t xml:space="preserve"> </w:t>
      </w:r>
      <w:r>
        <w:rPr>
          <w:b/>
          <w:bCs/>
        </w:rPr>
        <w:t>2021</w:t>
      </w:r>
      <w:r>
        <w:t xml:space="preserve">, </w:t>
      </w:r>
      <w:r>
        <w:rPr>
          <w:i/>
          <w:iCs/>
        </w:rPr>
        <w:t>2</w:t>
      </w:r>
      <w:r>
        <w:t>, 420, doi:10.1007/s42979-021-00815-1.</w:t>
      </w:r>
    </w:p>
    <w:p w14:paraId="73509585" w14:textId="77777777" w:rsidR="007F67D7" w:rsidRDefault="007F67D7" w:rsidP="007F67D7">
      <w:pPr>
        <w:pStyle w:val="Bibliography"/>
      </w:pPr>
      <w:r>
        <w:t xml:space="preserve">79.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7585131D" w14:textId="77777777" w:rsidR="007F67D7" w:rsidRDefault="007F67D7" w:rsidP="007F67D7">
      <w:pPr>
        <w:pStyle w:val="Bibliography"/>
      </w:pPr>
      <w:r>
        <w:lastRenderedPageBreak/>
        <w:t xml:space="preserve">80.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0D3B2CDC" w14:textId="77777777" w:rsidR="007F67D7" w:rsidRDefault="007F67D7" w:rsidP="007F67D7">
      <w:pPr>
        <w:pStyle w:val="Bibliography"/>
      </w:pPr>
      <w:r>
        <w:t xml:space="preserve">81.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w:t>
      </w:r>
      <w:proofErr w:type="gramStart"/>
      <w:r>
        <w:t xml:space="preserve"> 2016</w:t>
      </w:r>
      <w:proofErr w:type="gramEnd"/>
      <w:r>
        <w:t>; pp. 3988–3999.</w:t>
      </w:r>
    </w:p>
    <w:p w14:paraId="2CD0C967" w14:textId="291DC4B2"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6124F">
        <w:rPr>
          <w:lang w:val="en-GB"/>
        </w:rPr>
        <w:t>instructions</w:t>
      </w:r>
      <w:proofErr w:type="gramEnd"/>
      <w:r w:rsidRPr="0026124F">
        <w:rPr>
          <w:lang w:val="en-GB"/>
        </w:rPr>
        <w:t xml:space="preserve"> or products referred to in the content.</w:t>
      </w:r>
    </w:p>
    <w:sectPr w:rsidR="00E93210" w:rsidRPr="00B958EA" w:rsidSect="00F44BF9">
      <w:headerReference w:type="even" r:id="rId36"/>
      <w:headerReference w:type="default" r:id="rId37"/>
      <w:footerReference w:type="default" r:id="rId38"/>
      <w:headerReference w:type="first" r:id="rId39"/>
      <w:footerReference w:type="first" r:id="rId40"/>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Odesola D F (FCES)" w:date="2024-04-21T00:16:00Z" w:initials="DO">
    <w:p w14:paraId="1D619F22" w14:textId="77777777" w:rsidR="00AB256C" w:rsidRDefault="00AB256C" w:rsidP="00AB256C">
      <w:pPr>
        <w:pStyle w:val="CommentText"/>
        <w:jc w:val="left"/>
      </w:pPr>
      <w:r>
        <w:rPr>
          <w:rStyle w:val="CommentReference"/>
        </w:rPr>
        <w:annotationRef/>
      </w:r>
      <w:r>
        <w:t>The authors should provide more details on the search strategy, including the specific keywords used and any additional inclusion/exclusion criteria applied during the screening process.</w:t>
      </w:r>
    </w:p>
  </w:comment>
  <w:comment w:id="2" w:author="Odesola D F (FCES)" w:date="2024-04-21T00:17:00Z" w:initials="DO">
    <w:p w14:paraId="72EA1C43" w14:textId="77777777" w:rsidR="00AB256C" w:rsidRDefault="00AB256C" w:rsidP="00AB256C">
      <w:pPr>
        <w:pStyle w:val="CommentText"/>
        <w:jc w:val="left"/>
      </w:pPr>
      <w:r>
        <w:rPr>
          <w:rStyle w:val="CommentReference"/>
        </w:rPr>
        <w:annotationRef/>
      </w:r>
      <w:r>
        <w:t>You need to include a table summarizing the key findings of each study, such as the sensors used, number of postures classified, classification accuracy, and user feedback mechanisms (if any).</w:t>
      </w:r>
    </w:p>
  </w:comment>
  <w:comment w:id="3" w:author="Odesola D F (FCES)" w:date="2024-04-21T00:18:00Z" w:initials="DO">
    <w:p w14:paraId="2BC4526C" w14:textId="77777777" w:rsidR="00E308A2" w:rsidRDefault="00E308A2" w:rsidP="00E308A2">
      <w:pPr>
        <w:pStyle w:val="CommentText"/>
        <w:jc w:val="left"/>
      </w:pPr>
      <w:r>
        <w:rPr>
          <w:rStyle w:val="CommentReference"/>
        </w:rPr>
        <w:annotationRef/>
      </w:r>
      <w:r>
        <w:t>A chapter should be devoted to explaining posture detection and detection techniques. The author presented detection models in 4.3. and the authors should present traditional statistical models as well as rule-based and intelligent techniques besides CNN</w:t>
      </w:r>
    </w:p>
  </w:comment>
  <w:comment w:id="4" w:author="Odesola D F (FCES)" w:date="2024-04-21T00:18:00Z" w:initials="DO">
    <w:p w14:paraId="4CE19340" w14:textId="6890CE8F" w:rsidR="00E308A2" w:rsidRDefault="00E308A2" w:rsidP="00E308A2">
      <w:pPr>
        <w:pStyle w:val="CommentText"/>
        <w:jc w:val="left"/>
      </w:pPr>
      <w:r>
        <w:rPr>
          <w:rStyle w:val="CommentReference"/>
        </w:rPr>
        <w:annotationRef/>
      </w:r>
      <w:r>
        <w:t>The discussion section can be expanded to explore the potential implications of integrating multiple sensor types for enhanced posture classification and the challenges associated with such an approach.</w:t>
      </w:r>
    </w:p>
  </w:comment>
  <w:comment w:id="5" w:author="Odesola D F (FCES)" w:date="2024-04-21T00:18:00Z" w:initials="DO">
    <w:p w14:paraId="2430E9BC" w14:textId="77777777" w:rsidR="00E308A2" w:rsidRDefault="00E308A2" w:rsidP="00E308A2">
      <w:pPr>
        <w:pStyle w:val="CommentText"/>
        <w:jc w:val="left"/>
      </w:pPr>
      <w:r>
        <w:rPr>
          <w:rStyle w:val="CommentReference"/>
        </w:rPr>
        <w:annotationRef/>
      </w:r>
      <w:r>
        <w:t>You need to discuss the feasibility and cost-effectiveness of implementing smart sensing chair systems in real-world settings, such as offices or healthcare facil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D619F22" w15:done="0"/>
  <w15:commentEx w15:paraId="72EA1C43" w15:done="0"/>
  <w15:commentEx w15:paraId="2BC4526C" w15:done="0"/>
  <w15:commentEx w15:paraId="4CE19340" w15:done="0"/>
  <w15:commentEx w15:paraId="2430E9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C6A6859" w16cex:dateUtc="2024-04-20T23:16:00Z"/>
  <w16cex:commentExtensible w16cex:durableId="14F13D00" w16cex:dateUtc="2024-04-20T23:17:00Z"/>
  <w16cex:commentExtensible w16cex:durableId="4EACBCEB" w16cex:dateUtc="2024-04-20T23:18:00Z"/>
  <w16cex:commentExtensible w16cex:durableId="4703E9E2" w16cex:dateUtc="2024-04-20T23:18:00Z"/>
  <w16cex:commentExtensible w16cex:durableId="03BB287D" w16cex:dateUtc="2024-04-20T2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D619F22" w16cid:durableId="3C6A6859"/>
  <w16cid:commentId w16cid:paraId="72EA1C43" w16cid:durableId="14F13D00"/>
  <w16cid:commentId w16cid:paraId="2BC4526C" w16cid:durableId="4EACBCEB"/>
  <w16cid:commentId w16cid:paraId="4CE19340" w16cid:durableId="4703E9E2"/>
  <w16cid:commentId w16cid:paraId="2430E9BC" w16cid:durableId="03BB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4CA1C9" w14:textId="77777777" w:rsidR="00F44BF9" w:rsidRPr="00621204" w:rsidRDefault="00F44BF9">
      <w:pPr>
        <w:spacing w:line="240" w:lineRule="auto"/>
      </w:pPr>
      <w:r w:rsidRPr="00621204">
        <w:separator/>
      </w:r>
    </w:p>
    <w:p w14:paraId="0AE760F5" w14:textId="77777777" w:rsidR="00F44BF9" w:rsidRDefault="00F44BF9"/>
  </w:endnote>
  <w:endnote w:type="continuationSeparator" w:id="0">
    <w:p w14:paraId="53FA1B1D" w14:textId="77777777" w:rsidR="00F44BF9" w:rsidRPr="00621204" w:rsidRDefault="00F44BF9">
      <w:pPr>
        <w:spacing w:line="240" w:lineRule="auto"/>
      </w:pPr>
      <w:r w:rsidRPr="00621204">
        <w:continuationSeparator/>
      </w:r>
    </w:p>
    <w:p w14:paraId="3CEF0053" w14:textId="77777777" w:rsidR="00F44BF9" w:rsidRDefault="00F44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983629" w14:textId="77777777" w:rsidR="00F44BF9" w:rsidRPr="00621204" w:rsidRDefault="00F44BF9">
      <w:pPr>
        <w:spacing w:line="240" w:lineRule="auto"/>
      </w:pPr>
      <w:r w:rsidRPr="00621204">
        <w:separator/>
      </w:r>
    </w:p>
    <w:p w14:paraId="1262A1C2" w14:textId="77777777" w:rsidR="00F44BF9" w:rsidRDefault="00F44BF9"/>
  </w:footnote>
  <w:footnote w:type="continuationSeparator" w:id="0">
    <w:p w14:paraId="0BAA1F29" w14:textId="77777777" w:rsidR="00F44BF9" w:rsidRPr="00621204" w:rsidRDefault="00F44BF9">
      <w:pPr>
        <w:spacing w:line="240" w:lineRule="auto"/>
      </w:pPr>
      <w:r w:rsidRPr="00621204">
        <w:continuationSeparator/>
      </w:r>
    </w:p>
    <w:p w14:paraId="187A28DC" w14:textId="77777777" w:rsidR="00F44BF9" w:rsidRDefault="00F44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4247"/>
    <w:rsid w:val="00006F35"/>
    <w:rsid w:val="00007274"/>
    <w:rsid w:val="00007D3D"/>
    <w:rsid w:val="000110FB"/>
    <w:rsid w:val="00012035"/>
    <w:rsid w:val="000122AB"/>
    <w:rsid w:val="000128E9"/>
    <w:rsid w:val="00012F4D"/>
    <w:rsid w:val="00013DA3"/>
    <w:rsid w:val="0001448F"/>
    <w:rsid w:val="00014839"/>
    <w:rsid w:val="00014AC9"/>
    <w:rsid w:val="00015563"/>
    <w:rsid w:val="000162A3"/>
    <w:rsid w:val="0001720C"/>
    <w:rsid w:val="00017E67"/>
    <w:rsid w:val="0002025E"/>
    <w:rsid w:val="000205B9"/>
    <w:rsid w:val="000219F6"/>
    <w:rsid w:val="00021DCD"/>
    <w:rsid w:val="0002414D"/>
    <w:rsid w:val="000245F1"/>
    <w:rsid w:val="00024C20"/>
    <w:rsid w:val="00024EDE"/>
    <w:rsid w:val="000258BC"/>
    <w:rsid w:val="00026053"/>
    <w:rsid w:val="00026396"/>
    <w:rsid w:val="00026865"/>
    <w:rsid w:val="00027714"/>
    <w:rsid w:val="00027A5A"/>
    <w:rsid w:val="00027A7E"/>
    <w:rsid w:val="00031614"/>
    <w:rsid w:val="00031F62"/>
    <w:rsid w:val="000322B5"/>
    <w:rsid w:val="00035BA7"/>
    <w:rsid w:val="00035DBF"/>
    <w:rsid w:val="00037042"/>
    <w:rsid w:val="00037133"/>
    <w:rsid w:val="000371A8"/>
    <w:rsid w:val="000426F6"/>
    <w:rsid w:val="00042EBB"/>
    <w:rsid w:val="00043CB0"/>
    <w:rsid w:val="00043D16"/>
    <w:rsid w:val="000452D3"/>
    <w:rsid w:val="0004540B"/>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622"/>
    <w:rsid w:val="00075D14"/>
    <w:rsid w:val="000774FA"/>
    <w:rsid w:val="000777E0"/>
    <w:rsid w:val="00077B20"/>
    <w:rsid w:val="00077EDB"/>
    <w:rsid w:val="00080004"/>
    <w:rsid w:val="000808D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640E"/>
    <w:rsid w:val="0009645C"/>
    <w:rsid w:val="000965BE"/>
    <w:rsid w:val="00096C5B"/>
    <w:rsid w:val="000A05FC"/>
    <w:rsid w:val="000A0621"/>
    <w:rsid w:val="000A08BB"/>
    <w:rsid w:val="000A0BDB"/>
    <w:rsid w:val="000A1078"/>
    <w:rsid w:val="000A159A"/>
    <w:rsid w:val="000A1D23"/>
    <w:rsid w:val="000A1E6F"/>
    <w:rsid w:val="000A22EF"/>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0420"/>
    <w:rsid w:val="000C45F6"/>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7A19"/>
    <w:rsid w:val="000F7EEF"/>
    <w:rsid w:val="00100B24"/>
    <w:rsid w:val="00101A8B"/>
    <w:rsid w:val="00102E15"/>
    <w:rsid w:val="0010482A"/>
    <w:rsid w:val="001049E8"/>
    <w:rsid w:val="00104A38"/>
    <w:rsid w:val="0010537E"/>
    <w:rsid w:val="00106602"/>
    <w:rsid w:val="00106828"/>
    <w:rsid w:val="00106BC1"/>
    <w:rsid w:val="00107716"/>
    <w:rsid w:val="00107B8E"/>
    <w:rsid w:val="00107DC1"/>
    <w:rsid w:val="0011342F"/>
    <w:rsid w:val="00113AFF"/>
    <w:rsid w:val="00114546"/>
    <w:rsid w:val="0011586B"/>
    <w:rsid w:val="00115E34"/>
    <w:rsid w:val="001163E0"/>
    <w:rsid w:val="0011697C"/>
    <w:rsid w:val="00116A62"/>
    <w:rsid w:val="00116D08"/>
    <w:rsid w:val="00117995"/>
    <w:rsid w:val="001217FD"/>
    <w:rsid w:val="00122648"/>
    <w:rsid w:val="0012339E"/>
    <w:rsid w:val="00123BD9"/>
    <w:rsid w:val="00125418"/>
    <w:rsid w:val="00126F64"/>
    <w:rsid w:val="00126F8A"/>
    <w:rsid w:val="00131EA8"/>
    <w:rsid w:val="001322FE"/>
    <w:rsid w:val="001335E2"/>
    <w:rsid w:val="00135066"/>
    <w:rsid w:val="00135BF5"/>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5D3A"/>
    <w:rsid w:val="001A5EE5"/>
    <w:rsid w:val="001A6AA6"/>
    <w:rsid w:val="001A6B2B"/>
    <w:rsid w:val="001A6BED"/>
    <w:rsid w:val="001B078C"/>
    <w:rsid w:val="001B0C3D"/>
    <w:rsid w:val="001B118D"/>
    <w:rsid w:val="001B1190"/>
    <w:rsid w:val="001B207B"/>
    <w:rsid w:val="001B2108"/>
    <w:rsid w:val="001B25A6"/>
    <w:rsid w:val="001B261D"/>
    <w:rsid w:val="001B2882"/>
    <w:rsid w:val="001B3996"/>
    <w:rsid w:val="001B3E87"/>
    <w:rsid w:val="001B4E6A"/>
    <w:rsid w:val="001B51AE"/>
    <w:rsid w:val="001B619B"/>
    <w:rsid w:val="001B6506"/>
    <w:rsid w:val="001B6509"/>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E064F"/>
    <w:rsid w:val="001E18E1"/>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4F28"/>
    <w:rsid w:val="001F5853"/>
    <w:rsid w:val="001F6C8E"/>
    <w:rsid w:val="001F72E4"/>
    <w:rsid w:val="00200C8F"/>
    <w:rsid w:val="002020B1"/>
    <w:rsid w:val="00202D86"/>
    <w:rsid w:val="00203E94"/>
    <w:rsid w:val="00204513"/>
    <w:rsid w:val="002114FC"/>
    <w:rsid w:val="0021166F"/>
    <w:rsid w:val="002122F2"/>
    <w:rsid w:val="00214271"/>
    <w:rsid w:val="00215DD9"/>
    <w:rsid w:val="002162FC"/>
    <w:rsid w:val="0021654F"/>
    <w:rsid w:val="00216AD8"/>
    <w:rsid w:val="00216B62"/>
    <w:rsid w:val="0021739A"/>
    <w:rsid w:val="0021778B"/>
    <w:rsid w:val="00217BC0"/>
    <w:rsid w:val="00220926"/>
    <w:rsid w:val="002223C5"/>
    <w:rsid w:val="00222CA6"/>
    <w:rsid w:val="00222D56"/>
    <w:rsid w:val="00224451"/>
    <w:rsid w:val="00226367"/>
    <w:rsid w:val="002272C9"/>
    <w:rsid w:val="002301F9"/>
    <w:rsid w:val="00230BB2"/>
    <w:rsid w:val="00230F90"/>
    <w:rsid w:val="0023111C"/>
    <w:rsid w:val="002316D9"/>
    <w:rsid w:val="0023364C"/>
    <w:rsid w:val="00233CA3"/>
    <w:rsid w:val="00233E87"/>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6D7F"/>
    <w:rsid w:val="002470B2"/>
    <w:rsid w:val="002512E1"/>
    <w:rsid w:val="00251533"/>
    <w:rsid w:val="0025212C"/>
    <w:rsid w:val="00252808"/>
    <w:rsid w:val="002532CA"/>
    <w:rsid w:val="00253637"/>
    <w:rsid w:val="00253CCB"/>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339"/>
    <w:rsid w:val="002756B5"/>
    <w:rsid w:val="00276665"/>
    <w:rsid w:val="002771F1"/>
    <w:rsid w:val="00277B7A"/>
    <w:rsid w:val="00277CAE"/>
    <w:rsid w:val="00277DA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955"/>
    <w:rsid w:val="00294A40"/>
    <w:rsid w:val="0029506F"/>
    <w:rsid w:val="00295E4F"/>
    <w:rsid w:val="00296685"/>
    <w:rsid w:val="00297171"/>
    <w:rsid w:val="002A0A60"/>
    <w:rsid w:val="002A0C1D"/>
    <w:rsid w:val="002A0D98"/>
    <w:rsid w:val="002A0DBE"/>
    <w:rsid w:val="002A1F1B"/>
    <w:rsid w:val="002A23F5"/>
    <w:rsid w:val="002A24DB"/>
    <w:rsid w:val="002A2938"/>
    <w:rsid w:val="002A47BB"/>
    <w:rsid w:val="002A58AD"/>
    <w:rsid w:val="002A6A47"/>
    <w:rsid w:val="002A7520"/>
    <w:rsid w:val="002A77E9"/>
    <w:rsid w:val="002A78E0"/>
    <w:rsid w:val="002A7F43"/>
    <w:rsid w:val="002B006B"/>
    <w:rsid w:val="002B02D5"/>
    <w:rsid w:val="002B0A1B"/>
    <w:rsid w:val="002B0A81"/>
    <w:rsid w:val="002B1144"/>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1D4"/>
    <w:rsid w:val="002C622D"/>
    <w:rsid w:val="002D0695"/>
    <w:rsid w:val="002D09F0"/>
    <w:rsid w:val="002D0BA0"/>
    <w:rsid w:val="002D0FA4"/>
    <w:rsid w:val="002D12FE"/>
    <w:rsid w:val="002D2DE0"/>
    <w:rsid w:val="002D3352"/>
    <w:rsid w:val="002D3B39"/>
    <w:rsid w:val="002D4EA7"/>
    <w:rsid w:val="002D527E"/>
    <w:rsid w:val="002D649A"/>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20FE"/>
    <w:rsid w:val="002F2184"/>
    <w:rsid w:val="002F26EF"/>
    <w:rsid w:val="002F2A28"/>
    <w:rsid w:val="002F3AF5"/>
    <w:rsid w:val="002F519B"/>
    <w:rsid w:val="002F5A15"/>
    <w:rsid w:val="002F63FC"/>
    <w:rsid w:val="002F65CA"/>
    <w:rsid w:val="002F78E4"/>
    <w:rsid w:val="002F7C92"/>
    <w:rsid w:val="002F7D6A"/>
    <w:rsid w:val="0030186F"/>
    <w:rsid w:val="0030229D"/>
    <w:rsid w:val="00302482"/>
    <w:rsid w:val="00303767"/>
    <w:rsid w:val="003054D2"/>
    <w:rsid w:val="0030583D"/>
    <w:rsid w:val="0030687D"/>
    <w:rsid w:val="0030701D"/>
    <w:rsid w:val="00310216"/>
    <w:rsid w:val="00310F53"/>
    <w:rsid w:val="00311AE0"/>
    <w:rsid w:val="00312478"/>
    <w:rsid w:val="00313E7D"/>
    <w:rsid w:val="00314382"/>
    <w:rsid w:val="00314DB4"/>
    <w:rsid w:val="003153CD"/>
    <w:rsid w:val="00315D74"/>
    <w:rsid w:val="00316272"/>
    <w:rsid w:val="00317A4F"/>
    <w:rsid w:val="00317AC0"/>
    <w:rsid w:val="003203C3"/>
    <w:rsid w:val="00320D3C"/>
    <w:rsid w:val="0032122F"/>
    <w:rsid w:val="00326141"/>
    <w:rsid w:val="0032737B"/>
    <w:rsid w:val="0033058F"/>
    <w:rsid w:val="00330DB5"/>
    <w:rsid w:val="003317E6"/>
    <w:rsid w:val="00331A15"/>
    <w:rsid w:val="0033254D"/>
    <w:rsid w:val="003327F4"/>
    <w:rsid w:val="00333BCC"/>
    <w:rsid w:val="00334FE4"/>
    <w:rsid w:val="00335AD8"/>
    <w:rsid w:val="00335DC6"/>
    <w:rsid w:val="00335E05"/>
    <w:rsid w:val="00335FE8"/>
    <w:rsid w:val="00336831"/>
    <w:rsid w:val="0033740F"/>
    <w:rsid w:val="0033798B"/>
    <w:rsid w:val="0034017D"/>
    <w:rsid w:val="00342047"/>
    <w:rsid w:val="00343425"/>
    <w:rsid w:val="0034379F"/>
    <w:rsid w:val="003454D4"/>
    <w:rsid w:val="00345F2A"/>
    <w:rsid w:val="003469A2"/>
    <w:rsid w:val="00347F08"/>
    <w:rsid w:val="003501E0"/>
    <w:rsid w:val="0035032D"/>
    <w:rsid w:val="0035077F"/>
    <w:rsid w:val="00350833"/>
    <w:rsid w:val="003521AE"/>
    <w:rsid w:val="003523B2"/>
    <w:rsid w:val="00352E94"/>
    <w:rsid w:val="00353834"/>
    <w:rsid w:val="00354033"/>
    <w:rsid w:val="00354A66"/>
    <w:rsid w:val="00354C2D"/>
    <w:rsid w:val="00355AB5"/>
    <w:rsid w:val="00357223"/>
    <w:rsid w:val="00357F7A"/>
    <w:rsid w:val="0036011B"/>
    <w:rsid w:val="003608F7"/>
    <w:rsid w:val="00360976"/>
    <w:rsid w:val="003609A1"/>
    <w:rsid w:val="003622BA"/>
    <w:rsid w:val="00362772"/>
    <w:rsid w:val="00362BC1"/>
    <w:rsid w:val="00363286"/>
    <w:rsid w:val="0036367B"/>
    <w:rsid w:val="00363A61"/>
    <w:rsid w:val="00363F03"/>
    <w:rsid w:val="003652CD"/>
    <w:rsid w:val="00365487"/>
    <w:rsid w:val="0036557C"/>
    <w:rsid w:val="00366207"/>
    <w:rsid w:val="00366567"/>
    <w:rsid w:val="003674C1"/>
    <w:rsid w:val="00370858"/>
    <w:rsid w:val="00372FD4"/>
    <w:rsid w:val="0037368A"/>
    <w:rsid w:val="00374257"/>
    <w:rsid w:val="0037457B"/>
    <w:rsid w:val="00375467"/>
    <w:rsid w:val="00375A07"/>
    <w:rsid w:val="00375F4D"/>
    <w:rsid w:val="00377155"/>
    <w:rsid w:val="00380350"/>
    <w:rsid w:val="00380625"/>
    <w:rsid w:val="00380AAD"/>
    <w:rsid w:val="00380AED"/>
    <w:rsid w:val="00380E11"/>
    <w:rsid w:val="0038164A"/>
    <w:rsid w:val="00381B0E"/>
    <w:rsid w:val="0038367F"/>
    <w:rsid w:val="0038377F"/>
    <w:rsid w:val="00383DE8"/>
    <w:rsid w:val="00384451"/>
    <w:rsid w:val="00385582"/>
    <w:rsid w:val="003856B6"/>
    <w:rsid w:val="00385C42"/>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5F0"/>
    <w:rsid w:val="003A6680"/>
    <w:rsid w:val="003A78BB"/>
    <w:rsid w:val="003A79BE"/>
    <w:rsid w:val="003A7E8F"/>
    <w:rsid w:val="003B2913"/>
    <w:rsid w:val="003B2F4C"/>
    <w:rsid w:val="003B3247"/>
    <w:rsid w:val="003B353A"/>
    <w:rsid w:val="003B4977"/>
    <w:rsid w:val="003B4AFD"/>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6E0"/>
    <w:rsid w:val="003D0987"/>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35BE"/>
    <w:rsid w:val="00434137"/>
    <w:rsid w:val="00434314"/>
    <w:rsid w:val="00435E48"/>
    <w:rsid w:val="00437E80"/>
    <w:rsid w:val="0044010B"/>
    <w:rsid w:val="00441187"/>
    <w:rsid w:val="004411E0"/>
    <w:rsid w:val="00442398"/>
    <w:rsid w:val="00443BD3"/>
    <w:rsid w:val="0045351E"/>
    <w:rsid w:val="0045377B"/>
    <w:rsid w:val="0045409B"/>
    <w:rsid w:val="00454698"/>
    <w:rsid w:val="004546AA"/>
    <w:rsid w:val="00454769"/>
    <w:rsid w:val="0045658A"/>
    <w:rsid w:val="004567F8"/>
    <w:rsid w:val="00456F82"/>
    <w:rsid w:val="004574B5"/>
    <w:rsid w:val="004577BA"/>
    <w:rsid w:val="004579A7"/>
    <w:rsid w:val="00461C17"/>
    <w:rsid w:val="0046237A"/>
    <w:rsid w:val="004623AB"/>
    <w:rsid w:val="004626A4"/>
    <w:rsid w:val="00462A76"/>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8DB"/>
    <w:rsid w:val="00495A32"/>
    <w:rsid w:val="00496163"/>
    <w:rsid w:val="00496397"/>
    <w:rsid w:val="004969D7"/>
    <w:rsid w:val="00496D70"/>
    <w:rsid w:val="00496F57"/>
    <w:rsid w:val="00497112"/>
    <w:rsid w:val="0049717A"/>
    <w:rsid w:val="00497B82"/>
    <w:rsid w:val="004A0FCB"/>
    <w:rsid w:val="004A176C"/>
    <w:rsid w:val="004A1A00"/>
    <w:rsid w:val="004A20ED"/>
    <w:rsid w:val="004A2B46"/>
    <w:rsid w:val="004A3D5D"/>
    <w:rsid w:val="004A4364"/>
    <w:rsid w:val="004A44D3"/>
    <w:rsid w:val="004A49D9"/>
    <w:rsid w:val="004A4ECA"/>
    <w:rsid w:val="004A515F"/>
    <w:rsid w:val="004A5305"/>
    <w:rsid w:val="004A55FD"/>
    <w:rsid w:val="004A59FE"/>
    <w:rsid w:val="004A65C8"/>
    <w:rsid w:val="004A692F"/>
    <w:rsid w:val="004A7176"/>
    <w:rsid w:val="004A7B5B"/>
    <w:rsid w:val="004A7BF9"/>
    <w:rsid w:val="004B06BB"/>
    <w:rsid w:val="004B0A6B"/>
    <w:rsid w:val="004B0BB4"/>
    <w:rsid w:val="004B2B0E"/>
    <w:rsid w:val="004B3FB1"/>
    <w:rsid w:val="004B4959"/>
    <w:rsid w:val="004B61F5"/>
    <w:rsid w:val="004B65B7"/>
    <w:rsid w:val="004B763F"/>
    <w:rsid w:val="004C02D5"/>
    <w:rsid w:val="004C0E93"/>
    <w:rsid w:val="004C32C6"/>
    <w:rsid w:val="004C3326"/>
    <w:rsid w:val="004C384B"/>
    <w:rsid w:val="004C3EA5"/>
    <w:rsid w:val="004C43E7"/>
    <w:rsid w:val="004C442E"/>
    <w:rsid w:val="004C7AB8"/>
    <w:rsid w:val="004C7DB0"/>
    <w:rsid w:val="004D1154"/>
    <w:rsid w:val="004D153C"/>
    <w:rsid w:val="004D35FD"/>
    <w:rsid w:val="004D47EC"/>
    <w:rsid w:val="004D4AFE"/>
    <w:rsid w:val="004D7216"/>
    <w:rsid w:val="004D7BC9"/>
    <w:rsid w:val="004D7F67"/>
    <w:rsid w:val="004E0AE3"/>
    <w:rsid w:val="004E0CDD"/>
    <w:rsid w:val="004E2091"/>
    <w:rsid w:val="004E2306"/>
    <w:rsid w:val="004E2C8B"/>
    <w:rsid w:val="004E36FA"/>
    <w:rsid w:val="004E37AA"/>
    <w:rsid w:val="004E3CF5"/>
    <w:rsid w:val="004E60A5"/>
    <w:rsid w:val="004E7312"/>
    <w:rsid w:val="004E7441"/>
    <w:rsid w:val="004F0C07"/>
    <w:rsid w:val="004F1A54"/>
    <w:rsid w:val="004F2181"/>
    <w:rsid w:val="004F2200"/>
    <w:rsid w:val="004F30C0"/>
    <w:rsid w:val="004F4357"/>
    <w:rsid w:val="004F5641"/>
    <w:rsid w:val="004F5AB4"/>
    <w:rsid w:val="004F5BE0"/>
    <w:rsid w:val="004F5EEF"/>
    <w:rsid w:val="00500FFB"/>
    <w:rsid w:val="005015A9"/>
    <w:rsid w:val="00505DAC"/>
    <w:rsid w:val="00507306"/>
    <w:rsid w:val="00510258"/>
    <w:rsid w:val="005109D0"/>
    <w:rsid w:val="00514940"/>
    <w:rsid w:val="0051511F"/>
    <w:rsid w:val="00515335"/>
    <w:rsid w:val="0051664E"/>
    <w:rsid w:val="00516945"/>
    <w:rsid w:val="00517D4A"/>
    <w:rsid w:val="005202BB"/>
    <w:rsid w:val="00520DF9"/>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FC7"/>
    <w:rsid w:val="00563A2A"/>
    <w:rsid w:val="005643C5"/>
    <w:rsid w:val="00564620"/>
    <w:rsid w:val="00567257"/>
    <w:rsid w:val="00567BE9"/>
    <w:rsid w:val="00567D00"/>
    <w:rsid w:val="0057057F"/>
    <w:rsid w:val="00570771"/>
    <w:rsid w:val="005713A2"/>
    <w:rsid w:val="00571C08"/>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105"/>
    <w:rsid w:val="005979D6"/>
    <w:rsid w:val="00597E6D"/>
    <w:rsid w:val="005A0438"/>
    <w:rsid w:val="005A063B"/>
    <w:rsid w:val="005A4752"/>
    <w:rsid w:val="005A5181"/>
    <w:rsid w:val="005A63CA"/>
    <w:rsid w:val="005A63DF"/>
    <w:rsid w:val="005A703E"/>
    <w:rsid w:val="005A7AF5"/>
    <w:rsid w:val="005B0F34"/>
    <w:rsid w:val="005B1E55"/>
    <w:rsid w:val="005B2103"/>
    <w:rsid w:val="005B31BB"/>
    <w:rsid w:val="005B340A"/>
    <w:rsid w:val="005B39E2"/>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33E5"/>
    <w:rsid w:val="005F469E"/>
    <w:rsid w:val="005F535F"/>
    <w:rsid w:val="005F55D7"/>
    <w:rsid w:val="005F6ED5"/>
    <w:rsid w:val="005F772D"/>
    <w:rsid w:val="00601237"/>
    <w:rsid w:val="00601AF3"/>
    <w:rsid w:val="00601B2D"/>
    <w:rsid w:val="006027AC"/>
    <w:rsid w:val="00602D1F"/>
    <w:rsid w:val="0060325B"/>
    <w:rsid w:val="00603D28"/>
    <w:rsid w:val="006046FB"/>
    <w:rsid w:val="00604F0C"/>
    <w:rsid w:val="006056F1"/>
    <w:rsid w:val="00605DEE"/>
    <w:rsid w:val="00606E7B"/>
    <w:rsid w:val="00607244"/>
    <w:rsid w:val="0060773B"/>
    <w:rsid w:val="00607C93"/>
    <w:rsid w:val="0061122C"/>
    <w:rsid w:val="00611AF3"/>
    <w:rsid w:val="006137E4"/>
    <w:rsid w:val="006138F7"/>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CE7"/>
    <w:rsid w:val="00634964"/>
    <w:rsid w:val="00634D4A"/>
    <w:rsid w:val="00635000"/>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42B"/>
    <w:rsid w:val="0065293E"/>
    <w:rsid w:val="00653748"/>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30EF"/>
    <w:rsid w:val="00673BE6"/>
    <w:rsid w:val="00674361"/>
    <w:rsid w:val="00675601"/>
    <w:rsid w:val="00675CD8"/>
    <w:rsid w:val="00677BB7"/>
    <w:rsid w:val="00681808"/>
    <w:rsid w:val="0068192E"/>
    <w:rsid w:val="00681F10"/>
    <w:rsid w:val="00681FF0"/>
    <w:rsid w:val="00682821"/>
    <w:rsid w:val="00683154"/>
    <w:rsid w:val="00683322"/>
    <w:rsid w:val="00683581"/>
    <w:rsid w:val="00683603"/>
    <w:rsid w:val="006843E2"/>
    <w:rsid w:val="006846FD"/>
    <w:rsid w:val="00684B0D"/>
    <w:rsid w:val="00684F8C"/>
    <w:rsid w:val="00685A14"/>
    <w:rsid w:val="00686C37"/>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50AE"/>
    <w:rsid w:val="006D532E"/>
    <w:rsid w:val="006D625B"/>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1FD4"/>
    <w:rsid w:val="006F2259"/>
    <w:rsid w:val="006F2E13"/>
    <w:rsid w:val="006F2E59"/>
    <w:rsid w:val="006F3B47"/>
    <w:rsid w:val="006F4B33"/>
    <w:rsid w:val="006F4CE9"/>
    <w:rsid w:val="006F53F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84F"/>
    <w:rsid w:val="0071486B"/>
    <w:rsid w:val="00714F27"/>
    <w:rsid w:val="0071765E"/>
    <w:rsid w:val="00717F4D"/>
    <w:rsid w:val="007200D0"/>
    <w:rsid w:val="00720447"/>
    <w:rsid w:val="00720F6C"/>
    <w:rsid w:val="007214E4"/>
    <w:rsid w:val="0072236F"/>
    <w:rsid w:val="007225AC"/>
    <w:rsid w:val="00723711"/>
    <w:rsid w:val="00723A4D"/>
    <w:rsid w:val="00723B17"/>
    <w:rsid w:val="00724EEF"/>
    <w:rsid w:val="00725A06"/>
    <w:rsid w:val="00725E63"/>
    <w:rsid w:val="007262F6"/>
    <w:rsid w:val="007272C8"/>
    <w:rsid w:val="007273C6"/>
    <w:rsid w:val="00730AE0"/>
    <w:rsid w:val="0073143D"/>
    <w:rsid w:val="00731639"/>
    <w:rsid w:val="00731DCA"/>
    <w:rsid w:val="00732927"/>
    <w:rsid w:val="007333A0"/>
    <w:rsid w:val="00733815"/>
    <w:rsid w:val="00733979"/>
    <w:rsid w:val="00733AA7"/>
    <w:rsid w:val="007340C0"/>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1EAD"/>
    <w:rsid w:val="00753355"/>
    <w:rsid w:val="0075353B"/>
    <w:rsid w:val="00753912"/>
    <w:rsid w:val="00753D13"/>
    <w:rsid w:val="00755137"/>
    <w:rsid w:val="007559F6"/>
    <w:rsid w:val="00755FD4"/>
    <w:rsid w:val="00760368"/>
    <w:rsid w:val="0076058A"/>
    <w:rsid w:val="00760AB0"/>
    <w:rsid w:val="00760FBC"/>
    <w:rsid w:val="007614A5"/>
    <w:rsid w:val="00761BFC"/>
    <w:rsid w:val="007627CE"/>
    <w:rsid w:val="00762E81"/>
    <w:rsid w:val="007636CB"/>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97"/>
    <w:rsid w:val="007B1A92"/>
    <w:rsid w:val="007B204F"/>
    <w:rsid w:val="007B36C8"/>
    <w:rsid w:val="007B4CEF"/>
    <w:rsid w:val="007B5159"/>
    <w:rsid w:val="007B529D"/>
    <w:rsid w:val="007B5711"/>
    <w:rsid w:val="007B65CE"/>
    <w:rsid w:val="007C07E2"/>
    <w:rsid w:val="007C0F86"/>
    <w:rsid w:val="007C1BE1"/>
    <w:rsid w:val="007C1C41"/>
    <w:rsid w:val="007C2AC7"/>
    <w:rsid w:val="007C2C45"/>
    <w:rsid w:val="007C3724"/>
    <w:rsid w:val="007C3851"/>
    <w:rsid w:val="007C3D7E"/>
    <w:rsid w:val="007C46C6"/>
    <w:rsid w:val="007C5CE4"/>
    <w:rsid w:val="007C603A"/>
    <w:rsid w:val="007C612E"/>
    <w:rsid w:val="007C769F"/>
    <w:rsid w:val="007C7C96"/>
    <w:rsid w:val="007D0258"/>
    <w:rsid w:val="007D064C"/>
    <w:rsid w:val="007D07AC"/>
    <w:rsid w:val="007D0D00"/>
    <w:rsid w:val="007D1776"/>
    <w:rsid w:val="007D2676"/>
    <w:rsid w:val="007D2C0A"/>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F0027"/>
    <w:rsid w:val="007F053F"/>
    <w:rsid w:val="007F106B"/>
    <w:rsid w:val="007F2629"/>
    <w:rsid w:val="007F26A9"/>
    <w:rsid w:val="007F3B63"/>
    <w:rsid w:val="007F5342"/>
    <w:rsid w:val="007F67D7"/>
    <w:rsid w:val="007F75EE"/>
    <w:rsid w:val="007F7AF7"/>
    <w:rsid w:val="00801860"/>
    <w:rsid w:val="008032AA"/>
    <w:rsid w:val="00804386"/>
    <w:rsid w:val="00804934"/>
    <w:rsid w:val="00804D4F"/>
    <w:rsid w:val="00805E7D"/>
    <w:rsid w:val="00807744"/>
    <w:rsid w:val="008120F1"/>
    <w:rsid w:val="00812443"/>
    <w:rsid w:val="00813474"/>
    <w:rsid w:val="00813B7C"/>
    <w:rsid w:val="00813EF2"/>
    <w:rsid w:val="008152A7"/>
    <w:rsid w:val="00816774"/>
    <w:rsid w:val="0081704D"/>
    <w:rsid w:val="008202F8"/>
    <w:rsid w:val="0082087C"/>
    <w:rsid w:val="00820DD3"/>
    <w:rsid w:val="008230F5"/>
    <w:rsid w:val="0082389D"/>
    <w:rsid w:val="00823A9F"/>
    <w:rsid w:val="00823C38"/>
    <w:rsid w:val="00824984"/>
    <w:rsid w:val="00824EDC"/>
    <w:rsid w:val="00824F40"/>
    <w:rsid w:val="00825080"/>
    <w:rsid w:val="00825660"/>
    <w:rsid w:val="00825C1F"/>
    <w:rsid w:val="0082617F"/>
    <w:rsid w:val="0082728D"/>
    <w:rsid w:val="00830B48"/>
    <w:rsid w:val="00831728"/>
    <w:rsid w:val="00832955"/>
    <w:rsid w:val="0083346F"/>
    <w:rsid w:val="00833EC2"/>
    <w:rsid w:val="00834AC5"/>
    <w:rsid w:val="008368F5"/>
    <w:rsid w:val="0083791F"/>
    <w:rsid w:val="00837AF2"/>
    <w:rsid w:val="00840097"/>
    <w:rsid w:val="00840231"/>
    <w:rsid w:val="008409CE"/>
    <w:rsid w:val="0084148C"/>
    <w:rsid w:val="00841F78"/>
    <w:rsid w:val="008422A8"/>
    <w:rsid w:val="00842B76"/>
    <w:rsid w:val="00842EA2"/>
    <w:rsid w:val="00842FA3"/>
    <w:rsid w:val="00843224"/>
    <w:rsid w:val="008432E2"/>
    <w:rsid w:val="00843DC4"/>
    <w:rsid w:val="008448E5"/>
    <w:rsid w:val="00844C5F"/>
    <w:rsid w:val="0084766B"/>
    <w:rsid w:val="00847C91"/>
    <w:rsid w:val="0085048E"/>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3535"/>
    <w:rsid w:val="00875132"/>
    <w:rsid w:val="00875266"/>
    <w:rsid w:val="00875D3E"/>
    <w:rsid w:val="00875E61"/>
    <w:rsid w:val="00876C75"/>
    <w:rsid w:val="00876F4D"/>
    <w:rsid w:val="008810CD"/>
    <w:rsid w:val="0088199C"/>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F5"/>
    <w:rsid w:val="008A5FA4"/>
    <w:rsid w:val="008A612B"/>
    <w:rsid w:val="008A6C81"/>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541B"/>
    <w:rsid w:val="008F6696"/>
    <w:rsid w:val="008F75B4"/>
    <w:rsid w:val="0090047E"/>
    <w:rsid w:val="00901295"/>
    <w:rsid w:val="00901CAE"/>
    <w:rsid w:val="00902859"/>
    <w:rsid w:val="00902E49"/>
    <w:rsid w:val="00902F90"/>
    <w:rsid w:val="00903418"/>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7119"/>
    <w:rsid w:val="00927228"/>
    <w:rsid w:val="00927E3C"/>
    <w:rsid w:val="009306EC"/>
    <w:rsid w:val="00930EE8"/>
    <w:rsid w:val="00932526"/>
    <w:rsid w:val="00933E36"/>
    <w:rsid w:val="00934767"/>
    <w:rsid w:val="009352B4"/>
    <w:rsid w:val="009359BE"/>
    <w:rsid w:val="0093631F"/>
    <w:rsid w:val="00937748"/>
    <w:rsid w:val="00937F54"/>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01AA"/>
    <w:rsid w:val="009611F1"/>
    <w:rsid w:val="0096331C"/>
    <w:rsid w:val="009634E5"/>
    <w:rsid w:val="009639EC"/>
    <w:rsid w:val="00963E07"/>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F14"/>
    <w:rsid w:val="00994F82"/>
    <w:rsid w:val="009955B1"/>
    <w:rsid w:val="00995D07"/>
    <w:rsid w:val="00996B6E"/>
    <w:rsid w:val="00996C22"/>
    <w:rsid w:val="00997334"/>
    <w:rsid w:val="00997560"/>
    <w:rsid w:val="009A1C5B"/>
    <w:rsid w:val="009A35EA"/>
    <w:rsid w:val="009A44F2"/>
    <w:rsid w:val="009A47C9"/>
    <w:rsid w:val="009A4C12"/>
    <w:rsid w:val="009A4CE3"/>
    <w:rsid w:val="009A520A"/>
    <w:rsid w:val="009A5A6C"/>
    <w:rsid w:val="009A5D81"/>
    <w:rsid w:val="009A62E2"/>
    <w:rsid w:val="009A7014"/>
    <w:rsid w:val="009A7A46"/>
    <w:rsid w:val="009B033E"/>
    <w:rsid w:val="009B09F4"/>
    <w:rsid w:val="009B0D8E"/>
    <w:rsid w:val="009B20DA"/>
    <w:rsid w:val="009B285B"/>
    <w:rsid w:val="009B2E14"/>
    <w:rsid w:val="009B37F9"/>
    <w:rsid w:val="009B462E"/>
    <w:rsid w:val="009B50BF"/>
    <w:rsid w:val="009B5CD5"/>
    <w:rsid w:val="009B5CD7"/>
    <w:rsid w:val="009B65CD"/>
    <w:rsid w:val="009B6663"/>
    <w:rsid w:val="009B6D1C"/>
    <w:rsid w:val="009B73F0"/>
    <w:rsid w:val="009B7C0A"/>
    <w:rsid w:val="009C0E82"/>
    <w:rsid w:val="009C1044"/>
    <w:rsid w:val="009C1197"/>
    <w:rsid w:val="009C227B"/>
    <w:rsid w:val="009C6002"/>
    <w:rsid w:val="009C6F9A"/>
    <w:rsid w:val="009C7198"/>
    <w:rsid w:val="009C7B1A"/>
    <w:rsid w:val="009C7E74"/>
    <w:rsid w:val="009D0D08"/>
    <w:rsid w:val="009D18CE"/>
    <w:rsid w:val="009D1C0F"/>
    <w:rsid w:val="009D1DE7"/>
    <w:rsid w:val="009D27C1"/>
    <w:rsid w:val="009D4455"/>
    <w:rsid w:val="009D47FE"/>
    <w:rsid w:val="009D4830"/>
    <w:rsid w:val="009D551B"/>
    <w:rsid w:val="009D575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67EA"/>
    <w:rsid w:val="00A06D8E"/>
    <w:rsid w:val="00A070B0"/>
    <w:rsid w:val="00A0729C"/>
    <w:rsid w:val="00A10201"/>
    <w:rsid w:val="00A1079D"/>
    <w:rsid w:val="00A10AAE"/>
    <w:rsid w:val="00A13433"/>
    <w:rsid w:val="00A1375C"/>
    <w:rsid w:val="00A1397A"/>
    <w:rsid w:val="00A158AF"/>
    <w:rsid w:val="00A1722D"/>
    <w:rsid w:val="00A17DA6"/>
    <w:rsid w:val="00A200E5"/>
    <w:rsid w:val="00A20399"/>
    <w:rsid w:val="00A20E4D"/>
    <w:rsid w:val="00A21DFC"/>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5E"/>
    <w:rsid w:val="00A36B33"/>
    <w:rsid w:val="00A37378"/>
    <w:rsid w:val="00A37DB0"/>
    <w:rsid w:val="00A40047"/>
    <w:rsid w:val="00A4033B"/>
    <w:rsid w:val="00A40B75"/>
    <w:rsid w:val="00A41F22"/>
    <w:rsid w:val="00A42380"/>
    <w:rsid w:val="00A444FE"/>
    <w:rsid w:val="00A44847"/>
    <w:rsid w:val="00A45A8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2C2F"/>
    <w:rsid w:val="00A74C31"/>
    <w:rsid w:val="00A74C4F"/>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178B"/>
    <w:rsid w:val="00AB2345"/>
    <w:rsid w:val="00AB256C"/>
    <w:rsid w:val="00AB37CE"/>
    <w:rsid w:val="00AB5F41"/>
    <w:rsid w:val="00AB6A23"/>
    <w:rsid w:val="00AB7538"/>
    <w:rsid w:val="00AC0D2B"/>
    <w:rsid w:val="00AC1248"/>
    <w:rsid w:val="00AC1474"/>
    <w:rsid w:val="00AC1BBA"/>
    <w:rsid w:val="00AC239D"/>
    <w:rsid w:val="00AC37B8"/>
    <w:rsid w:val="00AC41CB"/>
    <w:rsid w:val="00AC478D"/>
    <w:rsid w:val="00AC4E36"/>
    <w:rsid w:val="00AC59CC"/>
    <w:rsid w:val="00AC5D9C"/>
    <w:rsid w:val="00AC7BA8"/>
    <w:rsid w:val="00AD1288"/>
    <w:rsid w:val="00AD2750"/>
    <w:rsid w:val="00AD2927"/>
    <w:rsid w:val="00AD37AB"/>
    <w:rsid w:val="00AD46D6"/>
    <w:rsid w:val="00AD5893"/>
    <w:rsid w:val="00AD5AAF"/>
    <w:rsid w:val="00AD66D7"/>
    <w:rsid w:val="00AD69B7"/>
    <w:rsid w:val="00AE055E"/>
    <w:rsid w:val="00AE18FA"/>
    <w:rsid w:val="00AE1A03"/>
    <w:rsid w:val="00AE1AE7"/>
    <w:rsid w:val="00AE1DC4"/>
    <w:rsid w:val="00AE1F31"/>
    <w:rsid w:val="00AE223E"/>
    <w:rsid w:val="00AE247F"/>
    <w:rsid w:val="00AE2596"/>
    <w:rsid w:val="00AE2E7B"/>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1ADB"/>
    <w:rsid w:val="00B0200B"/>
    <w:rsid w:val="00B026D2"/>
    <w:rsid w:val="00B03040"/>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653C"/>
    <w:rsid w:val="00B1705F"/>
    <w:rsid w:val="00B17219"/>
    <w:rsid w:val="00B17B20"/>
    <w:rsid w:val="00B20556"/>
    <w:rsid w:val="00B21ADE"/>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554F"/>
    <w:rsid w:val="00B35EF3"/>
    <w:rsid w:val="00B36850"/>
    <w:rsid w:val="00B379B7"/>
    <w:rsid w:val="00B40C01"/>
    <w:rsid w:val="00B40CF3"/>
    <w:rsid w:val="00B40F0F"/>
    <w:rsid w:val="00B40F8C"/>
    <w:rsid w:val="00B42542"/>
    <w:rsid w:val="00B42D19"/>
    <w:rsid w:val="00B438FA"/>
    <w:rsid w:val="00B47649"/>
    <w:rsid w:val="00B51BDB"/>
    <w:rsid w:val="00B52F9D"/>
    <w:rsid w:val="00B53457"/>
    <w:rsid w:val="00B53A43"/>
    <w:rsid w:val="00B53B6D"/>
    <w:rsid w:val="00B53E13"/>
    <w:rsid w:val="00B53FF9"/>
    <w:rsid w:val="00B54269"/>
    <w:rsid w:val="00B54F33"/>
    <w:rsid w:val="00B5517E"/>
    <w:rsid w:val="00B55FF5"/>
    <w:rsid w:val="00B56E63"/>
    <w:rsid w:val="00B57CD0"/>
    <w:rsid w:val="00B601AB"/>
    <w:rsid w:val="00B6112C"/>
    <w:rsid w:val="00B62A6E"/>
    <w:rsid w:val="00B62C65"/>
    <w:rsid w:val="00B6607C"/>
    <w:rsid w:val="00B66445"/>
    <w:rsid w:val="00B66B43"/>
    <w:rsid w:val="00B66F0A"/>
    <w:rsid w:val="00B701EE"/>
    <w:rsid w:val="00B70491"/>
    <w:rsid w:val="00B718CB"/>
    <w:rsid w:val="00B71907"/>
    <w:rsid w:val="00B71EC1"/>
    <w:rsid w:val="00B724BB"/>
    <w:rsid w:val="00B73380"/>
    <w:rsid w:val="00B7364E"/>
    <w:rsid w:val="00B737F2"/>
    <w:rsid w:val="00B75AA1"/>
    <w:rsid w:val="00B75AC7"/>
    <w:rsid w:val="00B76150"/>
    <w:rsid w:val="00B768DE"/>
    <w:rsid w:val="00B76A67"/>
    <w:rsid w:val="00B77055"/>
    <w:rsid w:val="00B77390"/>
    <w:rsid w:val="00B77601"/>
    <w:rsid w:val="00B800D1"/>
    <w:rsid w:val="00B80CC8"/>
    <w:rsid w:val="00B82C6D"/>
    <w:rsid w:val="00B82E84"/>
    <w:rsid w:val="00B83C88"/>
    <w:rsid w:val="00B83D03"/>
    <w:rsid w:val="00B83F1F"/>
    <w:rsid w:val="00B85800"/>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A6DB9"/>
    <w:rsid w:val="00BB092F"/>
    <w:rsid w:val="00BB0DF8"/>
    <w:rsid w:val="00BB117C"/>
    <w:rsid w:val="00BB143C"/>
    <w:rsid w:val="00BB1484"/>
    <w:rsid w:val="00BB17FE"/>
    <w:rsid w:val="00BB1812"/>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458C"/>
    <w:rsid w:val="00BC55A0"/>
    <w:rsid w:val="00BC60EC"/>
    <w:rsid w:val="00BC6142"/>
    <w:rsid w:val="00BC6E69"/>
    <w:rsid w:val="00BC7983"/>
    <w:rsid w:val="00BC7B4D"/>
    <w:rsid w:val="00BD0F11"/>
    <w:rsid w:val="00BD10C0"/>
    <w:rsid w:val="00BD15CF"/>
    <w:rsid w:val="00BD1827"/>
    <w:rsid w:val="00BD2995"/>
    <w:rsid w:val="00BD2E7A"/>
    <w:rsid w:val="00BD574B"/>
    <w:rsid w:val="00BD7316"/>
    <w:rsid w:val="00BE1109"/>
    <w:rsid w:val="00BE1AED"/>
    <w:rsid w:val="00BE2AE0"/>
    <w:rsid w:val="00BE3980"/>
    <w:rsid w:val="00BE3F91"/>
    <w:rsid w:val="00BE421A"/>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6337"/>
    <w:rsid w:val="00BF6B93"/>
    <w:rsid w:val="00BF749B"/>
    <w:rsid w:val="00BF76FB"/>
    <w:rsid w:val="00C013A4"/>
    <w:rsid w:val="00C0194E"/>
    <w:rsid w:val="00C02D89"/>
    <w:rsid w:val="00C02D9D"/>
    <w:rsid w:val="00C033A3"/>
    <w:rsid w:val="00C03CF2"/>
    <w:rsid w:val="00C042FB"/>
    <w:rsid w:val="00C04D30"/>
    <w:rsid w:val="00C05244"/>
    <w:rsid w:val="00C052EE"/>
    <w:rsid w:val="00C070E8"/>
    <w:rsid w:val="00C1007D"/>
    <w:rsid w:val="00C113DF"/>
    <w:rsid w:val="00C11687"/>
    <w:rsid w:val="00C117F2"/>
    <w:rsid w:val="00C13AC9"/>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74D"/>
    <w:rsid w:val="00C3191B"/>
    <w:rsid w:val="00C32383"/>
    <w:rsid w:val="00C33249"/>
    <w:rsid w:val="00C33602"/>
    <w:rsid w:val="00C33718"/>
    <w:rsid w:val="00C339C1"/>
    <w:rsid w:val="00C33CBC"/>
    <w:rsid w:val="00C343FE"/>
    <w:rsid w:val="00C34473"/>
    <w:rsid w:val="00C35ABA"/>
    <w:rsid w:val="00C35DFC"/>
    <w:rsid w:val="00C37089"/>
    <w:rsid w:val="00C371AE"/>
    <w:rsid w:val="00C37623"/>
    <w:rsid w:val="00C37F35"/>
    <w:rsid w:val="00C406C2"/>
    <w:rsid w:val="00C40807"/>
    <w:rsid w:val="00C40ECA"/>
    <w:rsid w:val="00C414E0"/>
    <w:rsid w:val="00C42310"/>
    <w:rsid w:val="00C44175"/>
    <w:rsid w:val="00C44353"/>
    <w:rsid w:val="00C446D2"/>
    <w:rsid w:val="00C4577C"/>
    <w:rsid w:val="00C45B54"/>
    <w:rsid w:val="00C46138"/>
    <w:rsid w:val="00C46D56"/>
    <w:rsid w:val="00C46FA4"/>
    <w:rsid w:val="00C50605"/>
    <w:rsid w:val="00C52CC6"/>
    <w:rsid w:val="00C5421F"/>
    <w:rsid w:val="00C5431D"/>
    <w:rsid w:val="00C55C4B"/>
    <w:rsid w:val="00C56455"/>
    <w:rsid w:val="00C61CD6"/>
    <w:rsid w:val="00C62032"/>
    <w:rsid w:val="00C62140"/>
    <w:rsid w:val="00C6225B"/>
    <w:rsid w:val="00C63515"/>
    <w:rsid w:val="00C63CFB"/>
    <w:rsid w:val="00C63D60"/>
    <w:rsid w:val="00C642FB"/>
    <w:rsid w:val="00C64437"/>
    <w:rsid w:val="00C64914"/>
    <w:rsid w:val="00C6499E"/>
    <w:rsid w:val="00C67282"/>
    <w:rsid w:val="00C67E4C"/>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DB6"/>
    <w:rsid w:val="00C85F92"/>
    <w:rsid w:val="00C86D9F"/>
    <w:rsid w:val="00C8709B"/>
    <w:rsid w:val="00C9465E"/>
    <w:rsid w:val="00C962A4"/>
    <w:rsid w:val="00C96CB9"/>
    <w:rsid w:val="00C9745D"/>
    <w:rsid w:val="00C97B26"/>
    <w:rsid w:val="00CA0383"/>
    <w:rsid w:val="00CA07BB"/>
    <w:rsid w:val="00CA10B0"/>
    <w:rsid w:val="00CA1D7B"/>
    <w:rsid w:val="00CA328D"/>
    <w:rsid w:val="00CA3C9E"/>
    <w:rsid w:val="00CA43AB"/>
    <w:rsid w:val="00CA4948"/>
    <w:rsid w:val="00CA5757"/>
    <w:rsid w:val="00CA58DF"/>
    <w:rsid w:val="00CA652D"/>
    <w:rsid w:val="00CB101D"/>
    <w:rsid w:val="00CB1FB8"/>
    <w:rsid w:val="00CB219E"/>
    <w:rsid w:val="00CB22A4"/>
    <w:rsid w:val="00CB3174"/>
    <w:rsid w:val="00CB3DE3"/>
    <w:rsid w:val="00CB4382"/>
    <w:rsid w:val="00CB4660"/>
    <w:rsid w:val="00CB58AE"/>
    <w:rsid w:val="00CB694E"/>
    <w:rsid w:val="00CB7287"/>
    <w:rsid w:val="00CB770F"/>
    <w:rsid w:val="00CB7F96"/>
    <w:rsid w:val="00CB7FEB"/>
    <w:rsid w:val="00CC0DE9"/>
    <w:rsid w:val="00CC196E"/>
    <w:rsid w:val="00CC30F1"/>
    <w:rsid w:val="00CC33F9"/>
    <w:rsid w:val="00CC34F9"/>
    <w:rsid w:val="00CC42FE"/>
    <w:rsid w:val="00CC4E9D"/>
    <w:rsid w:val="00CC5128"/>
    <w:rsid w:val="00CC5252"/>
    <w:rsid w:val="00CC6139"/>
    <w:rsid w:val="00CC6A4D"/>
    <w:rsid w:val="00CC7365"/>
    <w:rsid w:val="00CC73E3"/>
    <w:rsid w:val="00CC7AF8"/>
    <w:rsid w:val="00CD0D38"/>
    <w:rsid w:val="00CD148F"/>
    <w:rsid w:val="00CD1929"/>
    <w:rsid w:val="00CD208D"/>
    <w:rsid w:val="00CD2478"/>
    <w:rsid w:val="00CD35FD"/>
    <w:rsid w:val="00CD48E0"/>
    <w:rsid w:val="00CD4B8A"/>
    <w:rsid w:val="00CD5673"/>
    <w:rsid w:val="00CD5D9D"/>
    <w:rsid w:val="00CD5E42"/>
    <w:rsid w:val="00CD6C60"/>
    <w:rsid w:val="00CD6EE9"/>
    <w:rsid w:val="00CD7179"/>
    <w:rsid w:val="00CD7AFA"/>
    <w:rsid w:val="00CE27E6"/>
    <w:rsid w:val="00CE3093"/>
    <w:rsid w:val="00CE32EB"/>
    <w:rsid w:val="00CE340B"/>
    <w:rsid w:val="00CE4B8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F8D"/>
    <w:rsid w:val="00D00F21"/>
    <w:rsid w:val="00D00FF3"/>
    <w:rsid w:val="00D014AD"/>
    <w:rsid w:val="00D01CF7"/>
    <w:rsid w:val="00D02335"/>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393D"/>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7B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2D5C"/>
    <w:rsid w:val="00D53384"/>
    <w:rsid w:val="00D53CEE"/>
    <w:rsid w:val="00D54255"/>
    <w:rsid w:val="00D5488A"/>
    <w:rsid w:val="00D56C28"/>
    <w:rsid w:val="00D57183"/>
    <w:rsid w:val="00D608F8"/>
    <w:rsid w:val="00D619DB"/>
    <w:rsid w:val="00D626AF"/>
    <w:rsid w:val="00D62CA5"/>
    <w:rsid w:val="00D6371E"/>
    <w:rsid w:val="00D66A44"/>
    <w:rsid w:val="00D66B73"/>
    <w:rsid w:val="00D6714D"/>
    <w:rsid w:val="00D70AE4"/>
    <w:rsid w:val="00D70DB9"/>
    <w:rsid w:val="00D71F6C"/>
    <w:rsid w:val="00D720FF"/>
    <w:rsid w:val="00D72945"/>
    <w:rsid w:val="00D73B4F"/>
    <w:rsid w:val="00D74C23"/>
    <w:rsid w:val="00D757C2"/>
    <w:rsid w:val="00D757DD"/>
    <w:rsid w:val="00D765AD"/>
    <w:rsid w:val="00D76FE6"/>
    <w:rsid w:val="00D80B3B"/>
    <w:rsid w:val="00D81344"/>
    <w:rsid w:val="00D81624"/>
    <w:rsid w:val="00D8194C"/>
    <w:rsid w:val="00D81A03"/>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65"/>
    <w:rsid w:val="00D95866"/>
    <w:rsid w:val="00D95EB4"/>
    <w:rsid w:val="00D967A9"/>
    <w:rsid w:val="00D96B3C"/>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C7561"/>
    <w:rsid w:val="00DD22C4"/>
    <w:rsid w:val="00DD2559"/>
    <w:rsid w:val="00DD267E"/>
    <w:rsid w:val="00DD2C50"/>
    <w:rsid w:val="00DD2DDD"/>
    <w:rsid w:val="00DD34F9"/>
    <w:rsid w:val="00DD4949"/>
    <w:rsid w:val="00DD5C88"/>
    <w:rsid w:val="00DD62F2"/>
    <w:rsid w:val="00DD6E4D"/>
    <w:rsid w:val="00DD6F9E"/>
    <w:rsid w:val="00DD7E19"/>
    <w:rsid w:val="00DE11E6"/>
    <w:rsid w:val="00DE1831"/>
    <w:rsid w:val="00DE24A3"/>
    <w:rsid w:val="00DE5B28"/>
    <w:rsid w:val="00DE630E"/>
    <w:rsid w:val="00DE70C8"/>
    <w:rsid w:val="00DF09F0"/>
    <w:rsid w:val="00DF1492"/>
    <w:rsid w:val="00DF166A"/>
    <w:rsid w:val="00DF25C3"/>
    <w:rsid w:val="00DF281D"/>
    <w:rsid w:val="00DF2A6B"/>
    <w:rsid w:val="00DF3ACF"/>
    <w:rsid w:val="00DF4052"/>
    <w:rsid w:val="00DF4180"/>
    <w:rsid w:val="00DF5919"/>
    <w:rsid w:val="00DF6863"/>
    <w:rsid w:val="00DF6BFF"/>
    <w:rsid w:val="00DF7608"/>
    <w:rsid w:val="00E02AA2"/>
    <w:rsid w:val="00E02FF8"/>
    <w:rsid w:val="00E03954"/>
    <w:rsid w:val="00E04260"/>
    <w:rsid w:val="00E05766"/>
    <w:rsid w:val="00E06406"/>
    <w:rsid w:val="00E06DD1"/>
    <w:rsid w:val="00E06F52"/>
    <w:rsid w:val="00E07489"/>
    <w:rsid w:val="00E10A1D"/>
    <w:rsid w:val="00E11121"/>
    <w:rsid w:val="00E116C4"/>
    <w:rsid w:val="00E12532"/>
    <w:rsid w:val="00E133FB"/>
    <w:rsid w:val="00E13B4F"/>
    <w:rsid w:val="00E14352"/>
    <w:rsid w:val="00E1484A"/>
    <w:rsid w:val="00E1576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08A2"/>
    <w:rsid w:val="00E310F2"/>
    <w:rsid w:val="00E3177A"/>
    <w:rsid w:val="00E31924"/>
    <w:rsid w:val="00E32DAE"/>
    <w:rsid w:val="00E333EA"/>
    <w:rsid w:val="00E33EB7"/>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70F9"/>
    <w:rsid w:val="00E777DD"/>
    <w:rsid w:val="00E77DF9"/>
    <w:rsid w:val="00E81C3F"/>
    <w:rsid w:val="00E81C57"/>
    <w:rsid w:val="00E83D58"/>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43A"/>
    <w:rsid w:val="00EB1CAC"/>
    <w:rsid w:val="00EB224F"/>
    <w:rsid w:val="00EB315D"/>
    <w:rsid w:val="00EB35F6"/>
    <w:rsid w:val="00EB44AE"/>
    <w:rsid w:val="00EB46C5"/>
    <w:rsid w:val="00EB475A"/>
    <w:rsid w:val="00EB6EB2"/>
    <w:rsid w:val="00EC0EB0"/>
    <w:rsid w:val="00EC0F93"/>
    <w:rsid w:val="00EC1007"/>
    <w:rsid w:val="00EC33A0"/>
    <w:rsid w:val="00EC5DD4"/>
    <w:rsid w:val="00ED0684"/>
    <w:rsid w:val="00ED0E67"/>
    <w:rsid w:val="00ED21A3"/>
    <w:rsid w:val="00ED357F"/>
    <w:rsid w:val="00ED4102"/>
    <w:rsid w:val="00ED4D91"/>
    <w:rsid w:val="00ED6173"/>
    <w:rsid w:val="00ED6DC8"/>
    <w:rsid w:val="00ED72B2"/>
    <w:rsid w:val="00ED7460"/>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888"/>
    <w:rsid w:val="00EF5FE4"/>
    <w:rsid w:val="00EF6011"/>
    <w:rsid w:val="00EF6C57"/>
    <w:rsid w:val="00EF75FC"/>
    <w:rsid w:val="00F00EF0"/>
    <w:rsid w:val="00F0207C"/>
    <w:rsid w:val="00F020A7"/>
    <w:rsid w:val="00F020C2"/>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4BF9"/>
    <w:rsid w:val="00F458E2"/>
    <w:rsid w:val="00F46871"/>
    <w:rsid w:val="00F47055"/>
    <w:rsid w:val="00F4721A"/>
    <w:rsid w:val="00F4777B"/>
    <w:rsid w:val="00F508C6"/>
    <w:rsid w:val="00F52410"/>
    <w:rsid w:val="00F54BFE"/>
    <w:rsid w:val="00F550C1"/>
    <w:rsid w:val="00F5616A"/>
    <w:rsid w:val="00F60101"/>
    <w:rsid w:val="00F60165"/>
    <w:rsid w:val="00F61507"/>
    <w:rsid w:val="00F617B5"/>
    <w:rsid w:val="00F61DCC"/>
    <w:rsid w:val="00F632C8"/>
    <w:rsid w:val="00F63FEF"/>
    <w:rsid w:val="00F651F4"/>
    <w:rsid w:val="00F652B5"/>
    <w:rsid w:val="00F66393"/>
    <w:rsid w:val="00F67B43"/>
    <w:rsid w:val="00F7034C"/>
    <w:rsid w:val="00F70D75"/>
    <w:rsid w:val="00F70D97"/>
    <w:rsid w:val="00F714C0"/>
    <w:rsid w:val="00F71585"/>
    <w:rsid w:val="00F71C9E"/>
    <w:rsid w:val="00F71F59"/>
    <w:rsid w:val="00F72ADB"/>
    <w:rsid w:val="00F72E26"/>
    <w:rsid w:val="00F74A92"/>
    <w:rsid w:val="00F74CA4"/>
    <w:rsid w:val="00F75871"/>
    <w:rsid w:val="00F763F5"/>
    <w:rsid w:val="00F76BD6"/>
    <w:rsid w:val="00F770BB"/>
    <w:rsid w:val="00F77958"/>
    <w:rsid w:val="00F80949"/>
    <w:rsid w:val="00F80A23"/>
    <w:rsid w:val="00F80EB8"/>
    <w:rsid w:val="00F810D9"/>
    <w:rsid w:val="00F81243"/>
    <w:rsid w:val="00F82665"/>
    <w:rsid w:val="00F82AC5"/>
    <w:rsid w:val="00F82AEC"/>
    <w:rsid w:val="00F85356"/>
    <w:rsid w:val="00F858C0"/>
    <w:rsid w:val="00F86630"/>
    <w:rsid w:val="00F8699A"/>
    <w:rsid w:val="00F877EB"/>
    <w:rsid w:val="00F900F5"/>
    <w:rsid w:val="00F91BE0"/>
    <w:rsid w:val="00F94228"/>
    <w:rsid w:val="00F94B97"/>
    <w:rsid w:val="00F96E71"/>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619A"/>
    <w:rsid w:val="00FB6B3A"/>
    <w:rsid w:val="00FB6ECD"/>
    <w:rsid w:val="00FB73EA"/>
    <w:rsid w:val="00FB755F"/>
    <w:rsid w:val="00FC0349"/>
    <w:rsid w:val="00FC0971"/>
    <w:rsid w:val="00FC1D18"/>
    <w:rsid w:val="00FC1D78"/>
    <w:rsid w:val="00FC1F23"/>
    <w:rsid w:val="00FC2490"/>
    <w:rsid w:val="00FC3929"/>
    <w:rsid w:val="00FC3BCF"/>
    <w:rsid w:val="00FC471A"/>
    <w:rsid w:val="00FC6A52"/>
    <w:rsid w:val="00FD0DE0"/>
    <w:rsid w:val="00FD1A7B"/>
    <w:rsid w:val="00FD2195"/>
    <w:rsid w:val="00FD2242"/>
    <w:rsid w:val="00FD228B"/>
    <w:rsid w:val="00FD2F87"/>
    <w:rsid w:val="00FD617A"/>
    <w:rsid w:val="00FD659F"/>
    <w:rsid w:val="00FE0181"/>
    <w:rsid w:val="00FE0901"/>
    <w:rsid w:val="00FE0DCF"/>
    <w:rsid w:val="00FE204D"/>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D8B"/>
    <w:rsid w:val="00FF52F8"/>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4.png"/><Relationship Id="rId39" Type="http://schemas.openxmlformats.org/officeDocument/2006/relationships/header" Target="header3.xml"/><Relationship Id="rId21" Type="http://schemas.openxmlformats.org/officeDocument/2006/relationships/comments" Target="comments.xml"/><Relationship Id="rId34" Type="http://schemas.openxmlformats.org/officeDocument/2006/relationships/chart" Target="charts/chart1.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microsoft.com/office/2018/08/relationships/commentsExtensible" Target="commentsExtensible.xml"/><Relationship Id="rId32" Type="http://schemas.openxmlformats.org/officeDocument/2006/relationships/image" Target="media/image10.png"/><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microsoft.com/office/2016/09/relationships/commentsIds" Target="commentsIds.xml"/><Relationship Id="rId28" Type="http://schemas.openxmlformats.org/officeDocument/2006/relationships/image" Target="media/image6.png"/><Relationship Id="rId36" Type="http://schemas.openxmlformats.org/officeDocument/2006/relationships/header" Target="header1.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microsoft.com/office/2011/relationships/commentsExtended" Target="commentsExtended.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chart" Target="charts/chart2.xml"/><Relationship Id="rId43" Type="http://schemas.openxmlformats.org/officeDocument/2006/relationships/theme" Target="theme/theme1.xml"/><Relationship Id="rId8" Type="http://schemas.openxmlformats.org/officeDocument/2006/relationships/hyperlink" Target="https://orcid.org/0009-0001-9822-1818" TargetMode="External"/><Relationship Id="rId3" Type="http://schemas.openxmlformats.org/officeDocument/2006/relationships/styles" Target="styl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3599C780-4706-44FF-9B70-89381D52FFD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2C8092D3-B09B-4AC2-AE1D-A63FB061B75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604D35F2-47F1-4706-AC04-4F1F7B25B8D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A4DF85FC-12FF-4AEA-9A89-99DCA3DCB5D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A0A0B826-1A3F-46A4-9982-281CFE893D2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FDE8D2B1-ABF6-4329-BDA0-5C394835F8D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66199C32-370B-45CB-B40D-D903E2A5D097}"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9CD84AD7-62F7-4658-9551-0EA5509F6BD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4F695AB7-5466-4A93-80F7-0D998FBEF7A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02203553-A0FC-4261-A134-5B7AEE8EF9E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05D3E70A-4578-4F03-9365-CF71674B002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1695</TotalTime>
  <Pages>25</Pages>
  <Words>50967</Words>
  <Characters>290514</Characters>
  <Application>Microsoft Office Word</Application>
  <DocSecurity>0</DocSecurity>
  <Lines>2420</Lines>
  <Paragraphs>68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4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80</cp:revision>
  <cp:lastPrinted>2024-03-12T21:55:00Z</cp:lastPrinted>
  <dcterms:created xsi:type="dcterms:W3CDTF">2024-01-18T09:54:00Z</dcterms:created>
  <dcterms:modified xsi:type="dcterms:W3CDTF">2024-04-2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o9ZnWw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